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3C1241" w14:textId="4F1BB845" w:rsidR="00535FD3" w:rsidRDefault="00535FD3" w:rsidP="00535FD3">
      <w:pPr>
        <w:pStyle w:val="Title"/>
        <w:rPr>
          <w:lang w:val="tr-TR"/>
        </w:rPr>
      </w:pPr>
      <w:r>
        <w:rPr>
          <w:lang w:val="tr-TR"/>
        </w:rPr>
        <w:t>Empirical section:</w:t>
      </w:r>
    </w:p>
    <w:p w14:paraId="2FCA5C51" w14:textId="7B204A64" w:rsidR="00900C53" w:rsidRDefault="00B07309" w:rsidP="00B07309">
      <w:pPr>
        <w:pStyle w:val="Heading1"/>
        <w:rPr>
          <w:lang w:val="tr-TR"/>
        </w:rPr>
      </w:pPr>
      <w:r>
        <w:rPr>
          <w:lang w:val="tr-TR"/>
        </w:rPr>
        <w:t>Revised:</w:t>
      </w:r>
    </w:p>
    <w:p w14:paraId="20D2E461" w14:textId="55900F11" w:rsidR="00B07309" w:rsidRDefault="00B07309" w:rsidP="00B07309">
      <w:pPr>
        <w:rPr>
          <w:lang w:val="tr-TR"/>
        </w:rPr>
      </w:pPr>
    </w:p>
    <w:p w14:paraId="71C4ADF6" w14:textId="77777777" w:rsidR="00B07309" w:rsidRPr="00900C53" w:rsidRDefault="00B07309" w:rsidP="00B07309">
      <w:pPr>
        <w:pStyle w:val="Heading2"/>
        <w:rPr>
          <w:lang w:val="en-US"/>
        </w:rPr>
      </w:pPr>
      <w:r w:rsidRPr="00900C53">
        <w:rPr>
          <w:lang w:val="en-US"/>
        </w:rPr>
        <w:t>Supranational tweets and relevant benchmarks</w:t>
      </w:r>
    </w:p>
    <w:p w14:paraId="2152A2B7" w14:textId="6B77E59C" w:rsidR="00B07309" w:rsidRPr="006629F7" w:rsidRDefault="00B07309" w:rsidP="00B07309">
      <w:pPr>
        <w:pStyle w:val="FirstParagraph"/>
        <w:jc w:val="both"/>
        <w:rPr>
          <w:sz w:val="20"/>
          <w:szCs w:val="20"/>
          <w:lang w:val="tr-TR"/>
        </w:rPr>
      </w:pPr>
      <w:r w:rsidRPr="006629F7">
        <w:rPr>
          <w:sz w:val="20"/>
          <w:szCs w:val="20"/>
        </w:rPr>
        <w:t xml:space="preserve">We focus on Twitter to study the </w:t>
      </w:r>
      <w:proofErr w:type="spellStart"/>
      <w:r w:rsidRPr="006629F7">
        <w:rPr>
          <w:sz w:val="20"/>
          <w:szCs w:val="20"/>
        </w:rPr>
        <w:t>supranat</w:t>
      </w:r>
      <w:proofErr w:type="spellEnd"/>
      <w:r w:rsidRPr="006629F7">
        <w:rPr>
          <w:sz w:val="20"/>
          <w:szCs w:val="20"/>
          <w:lang w:val="tr-TR"/>
        </w:rPr>
        <w:t>ional public communication</w:t>
      </w:r>
      <w:r w:rsidR="009C2A92">
        <w:rPr>
          <w:sz w:val="20"/>
          <w:szCs w:val="20"/>
          <w:lang w:val="tr-TR"/>
        </w:rPr>
        <w:t xml:space="preserve"> on social media</w:t>
      </w:r>
      <w:r w:rsidRPr="006629F7">
        <w:rPr>
          <w:sz w:val="20"/>
          <w:szCs w:val="20"/>
          <w:lang w:val="tr-TR"/>
        </w:rPr>
        <w:t xml:space="preserve">. Our platform choice is motivated by three factors. First and foremost, Twitter has acquired a more significant place in the political communication environments compared to some of the other popular social media platforms such as Instagram and LinkedIn in the recent decade </w:t>
      </w:r>
      <w:r w:rsidRPr="006629F7">
        <w:rPr>
          <w:sz w:val="20"/>
          <w:szCs w:val="20"/>
          <w:lang w:val="en-GB"/>
        </w:rPr>
        <w:fldChar w:fldCharType="begin"/>
      </w:r>
      <w:r w:rsidR="000E7F85" w:rsidRPr="006629F7">
        <w:rPr>
          <w:sz w:val="20"/>
          <w:szCs w:val="20"/>
          <w:lang w:val="en-GB"/>
        </w:rPr>
        <w:instrText xml:space="preserve"> ADDIN ZOTERO_ITEM CSL_CITATION {"citationID":"zMOKuHpm","properties":{"formattedCitation":"(Jungherr, 2016; Segesten &amp; Bossetta, 2017; Stier et al., 2018)","plainCitation":"(Jungherr, 2016; Segesten &amp; Bossetta, 2017; Stier et al., 2018)","noteIndex":0},"citationItems":[{"id":4654,"uris":["http://zotero.org/groups/2912652/items/5XLBISNL"],"uri":["http://zotero.org/groups/2912652/items/5XLBISNL"],"itemData":{"id":4654,"type":"article-journal","abstract":"Twitter has become a pervasive tool in election campaigns. Candidates, parties, journalists, and a steadily increasing share of the public are using Twitter to comment on, interact around, and research public reactions to politics. These uses have met with growing scholarly attention. As of now, this research is fragmented, lacks a common body of evidence, and shared approaches to data collection and selection. This article presents the results of a systematic literature review of 127 studies addressing the use of Twitter in election campaigns. In this systematic review, I will discuss the available research with regard to findings on the use of Twitter by parties, candidates, and publics during election campaigns and during mediated campaign events. Also, I will address prominent research designs and approaches to data collection and selection.","container-title":"Journal of Information Technology &amp; Politics","DOI":"10.1080/19331681.2015.1132401","ISSN":"1933-1681","issue":"1","note":"publisher: Routledge\n_eprint: https://doi.org/10.1080/19331681.2015.1132401","page":"72-91","source":"Taylor and Francis+NEJM","title":"Twitter use in election campaigns: A systematic literature review","title-short":"Twitter use in election campaigns","volume":"13","author":[{"family":"Jungherr","given":"Andreas"}],"issued":{"date-parts":[["2016",1,2]]}}},{"id":4648,"uris":["http://zotero.org/groups/2912652/items/57LLFY3H"],"uri":["http://zotero.org/groups/2912652/items/57LLFY3H"],"itemData":{"id":4648,"type":"article-journal","abstract":"This study investigates how, and to what extent, citizens use Twitter as a platform for political mobilization in an electoral context. Conceptualizing political participation as a process, we develop a typology of political participation designed to isolate mobilizing calls for action from the rest of the political discussion online. Based on Twitter data collected one week prior to the 2015 British general election, we then identify the top 100 most retweeted accounts using the hashtag #GE2015, classify them by actor type, and perform a content analysis of their Twitter posts according to our typology. Our results show that citizens – not political parties – are the primary initiators and sharers of political calls for action leading up to the election. However, this finding is largely due to an uneven distribution of citizen-driven mobilizing activity. A small number of highly active users, typically supporters of nationalist parties, are by far the most active users in our dataset. We also identify four primary strategies used by citizens to enact mobilization through Twitter: in-text calls for action, hashtag commands, sharing mobilizing content, and frequent postings. Citizens predominantly expressed political calls for action through Twitter’s hashtag feature, a finding that supports the notion that traditional conceptions of political participation require nuance to accommodate the new ways citizens are participating in the politics of the digital age.","container-title":"Information, Communication &amp; Society","DOI":"10.1080/1369118X.2016.1252413","ISSN":"1369-118X","issue":"11","note":"publisher: Routledge\n_eprint: https://doi.org/10.1080/1369118X.2016.1252413","page":"1625-1643","source":"Taylor and Francis+NEJM","title":"A typology of political participation online: how citizens used Twitter to mobilize during the 2015 British general elections","title-short":"A typology of political participation online","volume":"20","author":[{"family":"Segesten","given":"Anamaria Dutceac"},{"family":"Bossetta","given":"Michael"}],"issued":{"date-parts":[["2017",11,2]]}}},{"id":4657,"uris":["http://zotero.org/groups/2912652/items/RC85UEWM"],"uri":["http://zotero.org/groups/2912652/items/RC85UEWM"],"itemData":{"id":4657,"type":"article-journal","abstract":"Although considerable research has concentrated on online campaigning, it is still unclear how politicians use different social media platforms in political communication. Focusing on the German federal election campaign 2013, this article investigates whether election candidates address the topics most important to the mass audience and to which extent their communication is shaped by the characteristics of Facebook and Twitter. Based on open-ended responses from a representative survey conducted during the election campaign, we train a human-interpretable Bayesian language model to identify political topics. Applying the model to social media messages of candidates and their direct audiences, we find that both prioritize different topics than the mass audience. The analysis also shows that politicians use Facebook and Twitter for different purposes. We relate the various findings to the mediation of political communication on social media induced by the particular characteristics of audiences and sociotechnical environments.","container-title":"Political Communication","DOI":"10.1080/10584609.2017.1334728","ISSN":"1058-4609","issue":"1","note":"publisher: Routledge\n_eprint: https://doi.org/10.1080/10584609.2017.1334728","page":"50-74","source":"Taylor and Francis+NEJM","title":"Election Campaigning on Social Media: Politicians, Audiences, and the Mediation of Political Communication on Facebook and Twitter","title-short":"Election Campaigning on Social Media","volume":"35","author":[{"family":"Stier","given":"Sebastian"},{"family":"Bleier","given":"Arnim"},{"family":"Lietz","given":"Haiko"},{"family":"Strohmaier","given":"Markus"}],"issued":{"date-parts":[["2018",1,2]]}}}],"schema":"https://github.com/citation-style-language/schema/raw/master/csl-citation.json"} </w:instrText>
      </w:r>
      <w:r w:rsidRPr="006629F7">
        <w:rPr>
          <w:sz w:val="20"/>
          <w:szCs w:val="20"/>
          <w:lang w:val="en-GB"/>
        </w:rPr>
        <w:fldChar w:fldCharType="separate"/>
      </w:r>
      <w:r w:rsidR="000E7F85" w:rsidRPr="006629F7">
        <w:rPr>
          <w:rFonts w:ascii="Calibri" w:hAnsi="Calibri" w:cs="Calibri"/>
          <w:sz w:val="20"/>
          <w:szCs w:val="20"/>
          <w:lang w:val="pt-PT"/>
        </w:rPr>
        <w:t>(Jungherr, 2016; Segesten &amp; Bossetta, 2017; Stier et al., 2018)</w:t>
      </w:r>
      <w:r w:rsidRPr="006629F7">
        <w:rPr>
          <w:sz w:val="20"/>
          <w:szCs w:val="20"/>
          <w:lang w:val="tr-TR"/>
        </w:rPr>
        <w:fldChar w:fldCharType="end"/>
      </w:r>
      <w:r w:rsidRPr="006629F7">
        <w:rPr>
          <w:sz w:val="20"/>
          <w:szCs w:val="20"/>
          <w:lang w:val="tr-TR"/>
        </w:rPr>
        <w:t xml:space="preserve">. Moreover, Twitter is a unique social media platforms vis-a-vis public communication because it can serve as a “double-barrelled gun”. </w:t>
      </w:r>
      <w:r w:rsidR="009C2A92">
        <w:rPr>
          <w:sz w:val="20"/>
          <w:szCs w:val="20"/>
          <w:lang w:val="en-GB"/>
        </w:rPr>
        <w:t>R</w:t>
      </w:r>
      <w:r w:rsidRPr="006629F7">
        <w:rPr>
          <w:sz w:val="20"/>
          <w:szCs w:val="20"/>
          <w:lang w:val="en-GB"/>
        </w:rPr>
        <w:t xml:space="preserve">ecent research shows that journalists tend to pick up tweets from political actors (especially highly engaging tweets) and incorporate them in news articles </w:t>
      </w:r>
      <w:r w:rsidRPr="006629F7">
        <w:rPr>
          <w:sz w:val="20"/>
          <w:szCs w:val="20"/>
          <w:lang w:val="en-GB"/>
        </w:rPr>
        <w:fldChar w:fldCharType="begin"/>
      </w:r>
      <w:r w:rsidR="000E7F85" w:rsidRPr="006629F7">
        <w:rPr>
          <w:sz w:val="20"/>
          <w:szCs w:val="20"/>
          <w:lang w:val="en-GB"/>
        </w:rPr>
        <w:instrText xml:space="preserve"> ADDIN ZOTERO_ITEM CSL_CITATION {"citationID":"wYvslyu2","properties":{"formattedCitation":"(Cage et al., 2020; Oschatz et al., 2021)","plainCitation":"(Cage et al., 2020; Oschatz et al., 2021)","noteIndex":0},"citationItems":[{"id":4627,"uris":["http://zotero.org/groups/2912652/items/F4HGHZNH"],"uri":["http://zotero.org/groups/2912652/items/F4HGHZNH"],"itemData":{"id":4627,"type":"report","abstract":"Social media affects not only the way we consume news, but also the way news is pro- duced, including by traditional media outlets. In this paper, we study the propagation of information from social media to mainstream media, and investigate whether news ed- itors are influenced in their editorial decisions by stories popularity on social media. To do so, we build a novel dataset including a representative sample of all tweets produced in French between July 2018 and July 2019 (1.8 billion tweets, around 70% of all tweets in French during the period) and the content published online by about 200 mainstream media during the same time period, and develop novel algorithms to identify and link events on social and mainstream media. To isolate the causal impact of popularity, we rely on the structure of the Twitter network and propose a new instrument based on the interaction between measures of user centrality and news pressure at the time of the event. We show that story popularity has a positive effect on media coverage, and that this effect varies depending on media outlets’ characteristics. These findings shed a new light on our understanding of how editors decide on the coverage for stories, and question the welfare effects of social media.","event-place":"Rochester, NY","genre":"SSRN Scholarly Paper","language":"en","note":"DOI: 10.2139/ssrn.3663899","number":"ID 3663899","publisher":"Social Science Research Network","publisher-place":"Rochester, NY","source":"papers.ssrn.com","title":"Social Media and Newsroom Production Decisions","URL":"https://papers.ssrn.com/abstract=3663899","author":[{"family":"Cage","given":"Julia"},{"family":"Herve","given":"Nicolas"},{"family":"Mazoyer","given":"Beatrice"}],"accessed":{"date-parts":[["2021",7,1]]},"issued":{"date-parts":[["2020",7,30]]}}},{"id":4640,"uris":["http://zotero.org/groups/2912652/items/VXA9QKS2"],"uri":["http://zotero.org/groups/2912652/items/VXA9QKS2"],"itemData":{"id":4640,"type":"article-journal","abstract":"This study examines the growing journalistic practice of embedding full tweets in online political news coverage. Against the background of a hybrid media system, we pursue three research goals. First, we evaluate the scope of the Twitter-in-the-news phenomenon relative to news coverage as a whole. Second, we examine the functions of embedded tweets. Third, we identify characteristics that increase the likelihood that tweets will be selected for publication in a news article. We combine computational methods with a manual content analysis and analyze political news coverage of one month outside election periods in four German online news outlets. Our results show that embedding tweets in the news is not a niche phenomenon but has been established as a routine journalistic practice to a moderate extent. In the majority of news articles, the function of tweets is to illustrate an argument or information provided in the text. Geographical proximity and – with some dependencies – the number of popularity cues increased the likelihood of a tweet to be picked up for reporting. The paper shows how transformation processes currently observed in journalism manifest themselves in reporting.","container-title":"Digital Journalism","DOI":"10.1080/21670811.2021.1912624","ISSN":"2167-0811","issue":"0","note":"publisher: Routledge\n_eprint: https://doi.org/10.1080/21670811.2021.1912624","page":"1-20","source":"Taylor and Francis+NEJM","title":"Twitter in the News: An Analysis of Embedded Tweets in Political News Coverage","title-short":"Twitter in the News","volume":"0","author":[{"family":"Oschatz","given":"Corinna"},{"family":"Stier","given":"Sebastian"},{"family":"Maier","given":"Jürgen"}],"issued":{"date-parts":[["2021",7,1]]}}}],"schema":"https://github.com/citation-style-language/schema/raw/master/csl-citation.json"} </w:instrText>
      </w:r>
      <w:r w:rsidRPr="006629F7">
        <w:rPr>
          <w:sz w:val="20"/>
          <w:szCs w:val="20"/>
          <w:lang w:val="en-GB"/>
        </w:rPr>
        <w:fldChar w:fldCharType="separate"/>
      </w:r>
      <w:r w:rsidR="000E7F85" w:rsidRPr="006629F7">
        <w:rPr>
          <w:rFonts w:ascii="Calibri" w:hAnsi="Calibri" w:cs="Calibri"/>
          <w:sz w:val="20"/>
          <w:szCs w:val="20"/>
          <w:lang w:val="pt-PT"/>
        </w:rPr>
        <w:t>(Cage et al., 2020; Oschatz et al., 2021)</w:t>
      </w:r>
      <w:r w:rsidRPr="006629F7">
        <w:rPr>
          <w:sz w:val="20"/>
          <w:szCs w:val="20"/>
          <w:lang w:val="tr-TR"/>
        </w:rPr>
        <w:fldChar w:fldCharType="end"/>
      </w:r>
      <w:r w:rsidRPr="006629F7">
        <w:rPr>
          <w:sz w:val="20"/>
          <w:szCs w:val="20"/>
        </w:rPr>
        <w:t>, boosting their communication potential further.</w:t>
      </w:r>
      <w:r w:rsidRPr="006629F7">
        <w:rPr>
          <w:sz w:val="20"/>
          <w:szCs w:val="20"/>
          <w:lang w:val="tr-TR"/>
        </w:rPr>
        <w:t xml:space="preserve"> Lastly, Twitter as a platform offers a more transparent access to the historical data. Unlike other politically popular platforms such as Facebook, we can access to the full population of historical tweet without any </w:t>
      </w:r>
      <w:r w:rsidR="00874320" w:rsidRPr="006629F7">
        <w:rPr>
          <w:sz w:val="20"/>
          <w:szCs w:val="20"/>
          <w:lang w:val="tr-TR"/>
        </w:rPr>
        <w:t>curration</w:t>
      </w:r>
      <w:r w:rsidRPr="006629F7">
        <w:rPr>
          <w:sz w:val="20"/>
          <w:szCs w:val="20"/>
          <w:lang w:val="tr-TR"/>
        </w:rPr>
        <w:t xml:space="preserve"> on the dataset</w:t>
      </w:r>
      <w:r w:rsidR="00874320" w:rsidRPr="006629F7">
        <w:rPr>
          <w:sz w:val="20"/>
          <w:szCs w:val="20"/>
          <w:lang w:val="tr-TR"/>
        </w:rPr>
        <w:t xml:space="preserve"> by the platform</w:t>
      </w:r>
      <w:r w:rsidRPr="006629F7">
        <w:rPr>
          <w:sz w:val="20"/>
          <w:szCs w:val="20"/>
          <w:lang w:val="tr-TR"/>
        </w:rPr>
        <w:t xml:space="preserve"> as we use academic track API 2.0 to collect our data. This allows us to provide a less biased, if not completely unbiased, picture of the EU executives’ public communication.</w:t>
      </w:r>
    </w:p>
    <w:p w14:paraId="6DE58C7F" w14:textId="77777777" w:rsidR="006A3EA1" w:rsidRDefault="00EE1FCD" w:rsidP="004F5C56">
      <w:pPr>
        <w:pStyle w:val="BodyText"/>
        <w:jc w:val="both"/>
        <w:rPr>
          <w:sz w:val="20"/>
          <w:szCs w:val="20"/>
          <w:lang w:val="en-GB"/>
        </w:rPr>
      </w:pPr>
      <w:r w:rsidRPr="006629F7">
        <w:rPr>
          <w:sz w:val="20"/>
          <w:szCs w:val="20"/>
          <w:lang w:val="en-GB"/>
        </w:rPr>
        <w:t xml:space="preserve">Identifying the population of relevant supranational Twitter accounts followed </w:t>
      </w:r>
      <w:r w:rsidR="00724D42">
        <w:rPr>
          <w:sz w:val="20"/>
          <w:szCs w:val="20"/>
          <w:lang w:val="en-GB"/>
        </w:rPr>
        <w:t>recent evidence in the literature</w:t>
      </w:r>
      <w:r w:rsidRPr="006629F7">
        <w:rPr>
          <w:sz w:val="20"/>
          <w:szCs w:val="20"/>
          <w:lang w:val="en-GB"/>
        </w:rPr>
        <w:t xml:space="preserve">. </w:t>
      </w:r>
      <w:r w:rsidR="00523F65" w:rsidRPr="006629F7">
        <w:rPr>
          <w:sz w:val="20"/>
          <w:szCs w:val="20"/>
          <w:lang w:val="en-GB"/>
        </w:rPr>
        <w:t xml:space="preserve">Institutions such as the European Commission or the European Central Bank (ECB) are often core addressees of public politicization and are equated with EU legitimacy more broadly in the minds of citizens </w:t>
      </w:r>
      <w:r w:rsidR="00523F65" w:rsidRPr="006629F7">
        <w:rPr>
          <w:sz w:val="20"/>
          <w:szCs w:val="20"/>
          <w:lang w:val="en-GB"/>
        </w:rPr>
        <w:fldChar w:fldCharType="begin"/>
      </w:r>
      <w:r w:rsidR="00523F65" w:rsidRPr="006629F7">
        <w:rPr>
          <w:sz w:val="20"/>
          <w:szCs w:val="20"/>
          <w:lang w:val="en-GB"/>
        </w:rPr>
        <w:instrText xml:space="preserve"> ADDIN ZOTERO_ITEM CSL_CITATION {"citationID":"hHbRLtIm","properties":{"formattedCitation":"(Silva et al., 2021)","plainCitation":"(Silva et al., 2021)","noteIndex":0},"citationItems":[{"id":4400,"uris":["http://zotero.org/groups/2912652/items/Y4NCCSCJ"],"uri":["http://zotero.org/groups/2912652/items/Y4NCCSCJ"],"itemData":{"id":4400,"type":"article-journal","abstract":"This article examines, using automated text analyses, the EU politicisation in the media of six Eurozone countries (Belgium, Germany, Greece, Ireland, Portugal and Spain), between 2002 and 2017. By contrasting creditor and debtor countries, the article analyses how the Eurozone crisis affected the politicisation of the EU and its institutions using a unique dataset of 165,341 articles from 12 newspapers. The results show that the Eurozone crisis increased the politicisation of the EU, particularly in the countries that were at the forefront of the Eurozone bailouts. Importantly, the crisis contributed as well to a more multifaceted news coverage of the European Union, namely with a greater emphasis given to supranational institutions vis-à-vis intergovernmental ones. Yet, this supranational coverage was associated with the increasingly negative tone of articles. To that extent, this study shows that greater mention of EU institutions may not necessarily contribute to a Europeanisation of public debates.Supplemental data for this article can be accessed online at: https://doi.org/10.1080/01402382.2021.1910778 .","container-title":"West European Politics","DOI":"10.1080/01402382.2021.1910778","ISSN":"0140-2382","issue":"0","note":"publisher: Routledge\n_eprint: https://doi.org/10.1080/01402382.2021.1910778","page":"1-25","source":"Taylor and Francis+NEJM","title":"Highlighting supranational institutions? An automated analysis of EU politicisation (2002–2017)","title-short":"Highlighting supranational institutions?","volume":"0","author":[{"family":"Silva","given":"Tiago"},{"family":"Kartalis","given":"Yani"},{"family":"Lobo","given":"Marina Costa"}],"issued":{"date-parts":[["2021",4,30]]}}}],"schema":"https://github.com/citation-style-language/schema/raw/master/csl-citation.json"} </w:instrText>
      </w:r>
      <w:r w:rsidR="00523F65" w:rsidRPr="006629F7">
        <w:rPr>
          <w:sz w:val="20"/>
          <w:szCs w:val="20"/>
          <w:lang w:val="en-GB"/>
        </w:rPr>
        <w:fldChar w:fldCharType="separate"/>
      </w:r>
      <w:r w:rsidR="00523F65" w:rsidRPr="006629F7">
        <w:rPr>
          <w:rFonts w:ascii="Calibri" w:hAnsi="Calibri" w:cs="Calibri"/>
          <w:sz w:val="20"/>
          <w:szCs w:val="20"/>
          <w:lang w:val="en-GB"/>
        </w:rPr>
        <w:t>(Silva et al., 2021)</w:t>
      </w:r>
      <w:r w:rsidR="00523F65" w:rsidRPr="006629F7">
        <w:rPr>
          <w:sz w:val="20"/>
          <w:szCs w:val="20"/>
        </w:rPr>
        <w:fldChar w:fldCharType="end"/>
      </w:r>
      <w:r w:rsidR="00523F65" w:rsidRPr="006629F7">
        <w:rPr>
          <w:sz w:val="20"/>
          <w:szCs w:val="20"/>
          <w:lang w:val="en-GB"/>
        </w:rPr>
        <w:t xml:space="preserve">. </w:t>
      </w:r>
      <w:r w:rsidR="004F5C56" w:rsidRPr="006629F7">
        <w:rPr>
          <w:sz w:val="20"/>
          <w:szCs w:val="20"/>
          <w:lang w:val="en-GB"/>
        </w:rPr>
        <w:t xml:space="preserve">Accordingly, we identified the main Twitter accounts of the institutions falling under these definitions (e.g., @EU_Commission), their individual sub-branches (e.g., @EUHomeAffairs) and dedicated EU agencies (e.g., @Frontex), as well as the personal accounts of the individuals heading these institutions such as Presidents (e.g., </w:t>
      </w:r>
      <w:r w:rsidR="004F5C56" w:rsidRPr="006629F7">
        <w:rPr>
          <w:iCs/>
          <w:sz w:val="20"/>
          <w:szCs w:val="20"/>
          <w:lang w:val="en-GB"/>
        </w:rPr>
        <w:t>@vonderleyen</w:t>
      </w:r>
      <w:r w:rsidR="004F5C56" w:rsidRPr="006629F7">
        <w:rPr>
          <w:sz w:val="20"/>
          <w:szCs w:val="20"/>
          <w:lang w:val="en-GB"/>
        </w:rPr>
        <w:t>), Commissioners (e.g., @TimmermansEU), or Director-Generals (e.g., @lemaitre_eu) using the official webpage</w:t>
      </w:r>
      <w:r w:rsidR="0068199D" w:rsidRPr="006629F7">
        <w:rPr>
          <w:sz w:val="20"/>
          <w:szCs w:val="20"/>
          <w:lang w:val="en-GB"/>
        </w:rPr>
        <w:t>s</w:t>
      </w:r>
      <w:r w:rsidR="004F5C56" w:rsidRPr="006629F7">
        <w:rPr>
          <w:sz w:val="20"/>
          <w:szCs w:val="20"/>
          <w:lang w:val="en-GB"/>
        </w:rPr>
        <w:t xml:space="preserve"> of the EU. </w:t>
      </w:r>
      <w:r w:rsidR="00B90A96" w:rsidRPr="006629F7">
        <w:rPr>
          <w:sz w:val="20"/>
          <w:szCs w:val="20"/>
          <w:lang w:val="en-GB"/>
        </w:rPr>
        <w:t xml:space="preserve"> </w:t>
      </w:r>
    </w:p>
    <w:p w14:paraId="4AEFAB25" w14:textId="2D772908" w:rsidR="00DD05F2" w:rsidRPr="006629F7" w:rsidRDefault="00B90A96" w:rsidP="004F5C56">
      <w:pPr>
        <w:pStyle w:val="BodyText"/>
        <w:jc w:val="both"/>
        <w:rPr>
          <w:sz w:val="20"/>
          <w:szCs w:val="20"/>
          <w:lang w:val="en-GB"/>
        </w:rPr>
      </w:pPr>
      <w:r w:rsidRPr="006629F7">
        <w:rPr>
          <w:sz w:val="20"/>
          <w:szCs w:val="20"/>
          <w:lang w:val="en-GB"/>
        </w:rPr>
        <w:t>We combine personal accounts with institutional accounts for two reasons.</w:t>
      </w:r>
      <w:r w:rsidR="00D60BD5" w:rsidRPr="006629F7">
        <w:rPr>
          <w:sz w:val="20"/>
          <w:szCs w:val="20"/>
          <w:lang w:val="en-GB"/>
        </w:rPr>
        <w:t xml:space="preserve"> Firstly, </w:t>
      </w:r>
      <w:r w:rsidR="00144C09" w:rsidRPr="006629F7">
        <w:rPr>
          <w:sz w:val="20"/>
          <w:szCs w:val="20"/>
          <w:lang w:val="en-GB"/>
        </w:rPr>
        <w:t xml:space="preserve">events and policies related to particular authorities such as scandals and unfavourable policies sponsored by office holders </w:t>
      </w:r>
      <w:r w:rsidR="001E2596" w:rsidRPr="006629F7">
        <w:rPr>
          <w:sz w:val="20"/>
          <w:szCs w:val="20"/>
          <w:lang w:val="en-GB"/>
        </w:rPr>
        <w:t>may come back a</w:t>
      </w:r>
      <w:r w:rsidR="00572A6C" w:rsidRPr="006629F7">
        <w:rPr>
          <w:sz w:val="20"/>
          <w:szCs w:val="20"/>
          <w:lang w:val="en-GB"/>
        </w:rPr>
        <w:t>s criticisms of the EU as a polity since there are limited</w:t>
      </w:r>
      <w:r w:rsidR="004F1EB9">
        <w:rPr>
          <w:sz w:val="20"/>
          <w:szCs w:val="20"/>
          <w:lang w:val="en-GB"/>
        </w:rPr>
        <w:t xml:space="preserve"> direct accountability</w:t>
      </w:r>
      <w:r w:rsidR="00572A6C" w:rsidRPr="006629F7">
        <w:rPr>
          <w:sz w:val="20"/>
          <w:szCs w:val="20"/>
          <w:lang w:val="en-GB"/>
        </w:rPr>
        <w:t xml:space="preserve"> mechanisms</w:t>
      </w:r>
      <w:r w:rsidR="004F1EB9">
        <w:rPr>
          <w:sz w:val="20"/>
          <w:szCs w:val="20"/>
          <w:lang w:val="en-GB"/>
        </w:rPr>
        <w:t>, such as popular elections, for executives</w:t>
      </w:r>
      <w:r w:rsidR="00572A6C" w:rsidRPr="006629F7">
        <w:rPr>
          <w:sz w:val="20"/>
          <w:szCs w:val="20"/>
          <w:lang w:val="en-GB"/>
        </w:rPr>
        <w:t xml:space="preserve"> in the EU </w:t>
      </w:r>
      <w:r w:rsidR="00C0418F" w:rsidRPr="006629F7">
        <w:rPr>
          <w:sz w:val="20"/>
          <w:szCs w:val="20"/>
          <w:lang w:val="en-GB"/>
        </w:rPr>
        <w:fldChar w:fldCharType="begin"/>
      </w:r>
      <w:r w:rsidR="00C505CF" w:rsidRPr="006629F7">
        <w:rPr>
          <w:sz w:val="20"/>
          <w:szCs w:val="20"/>
          <w:lang w:val="en-GB"/>
        </w:rPr>
        <w:instrText xml:space="preserve"> ADDIN ZOTERO_ITEM CSL_CITATION {"citationID":"WzN6yWjx","properties":{"formattedCitation":"(Chatzopoulou, 2015; Hobolt, 2014; Trenz, 2008; Wilde &amp; Trenz, 2012)","plainCitation":"(Chatzopoulou, 2015; Hobolt, 2014; Trenz, 2008; Wilde &amp; Trenz, 2012)","noteIndex":0},"citationItems":[{"id":206,"uris":["http://zotero.org/users/5392384/items/443FXBDK"],"uri":["http://zotero.org/users/5392384/items/443FXBDK"],"itemData":{"id":206,"type":"article-journal","abstract":"The proliferation of European Union (EU) agencies, referred to as agencification phenomenon, constitutes a significant EU institutional innovation. Agencification aimed to provide information, promote efficiency, decrease politicisation and generate standards based on specialised technical knowledge. However, the expanded role of EU agencies in regulatory policy-making has raised legitimacy questions, particularly in times of crisis and scandals. The legitimacy of agencies has been extensively studied with regard to input, and output (efficiency) legitimacy criteria. Instead, drawing on Schmidt's (2013) work this article claims that in order to assess the overall legitimacy of the EU regulatory governance through agencies, the ‘throughput’ criterion needs to be considered. Although important, the ‘input’ (politics) and ‘output’ (policy) criteria fail to capture what happens within the actual governance (process), between the decisions and the outcomes. Examples from the EU food regulatory governance through the European Food Safety Authority, a particularly technical and scientific policy area, illustrate how the ‘throughput’ mechanisms operate. While the absence of one of the throughput mechanisms delegitimises the regulatory governance of food, their simultaneous presence contributes to overall legitimacy of governance.","container-title":"European Politics and Society","DOI":"10.1080/23745118.2014.974312","ISSN":"2374-5118","issue":"2","page":"159-177","source":"Taylor and Francis+NEJM","title":"Unpacking the Mechanisms of the EU ‘Throughput’ Governance Legitimacy: The Case of EFSA","title-short":"Unpacking the Mechanisms of the EU ‘Throughput’ Governance Legitimacy","volume":"16","author":[{"family":"Chatzopoulou","given":"Sevasti"}],"issued":{"date-parts":[["2015",4,3]]}}},{"id":4917,"uris":["http://zotero.org/groups/2912652/items/RZHPRY9Y"],"uri":["http://zotero.org/groups/2912652/items/RZHPRY9Y"],"itemData":{"id":4917,"type":"chapter","container-title":"Democratic Politics in a European Union Under Stress","ISBN":"978-0-19-872448-3","note":"DOI: 10.1093/acprof:oso/9780198724483.003.0003\nDOI: 10.1093/acprof:oso/9780198724483.003.0003","page":"48-66","publisher":"Oxford University Press","source":"DOI.org (Crossref)","title":"Public Attitudes towards the Euro Crisis","URL":"https://oxford.universitypressscholarship.com/view/10.1093/acprof:oso/9780198724483.001.0001/acprof-9780198724483-chapter-3","editor":[{"family":"Cramme","given":"Olaf"},{"family":"Hobolt","given":"Sara B."}],"author":[{"family":"Hobolt","given":"Sara B."}],"accessed":{"date-parts":[["2021",9,15]]},"issued":{"date-parts":[["2014",11,20]]}}},{"id":4584,"uris":["http://zotero.org/groups/2912652/items/KU8B6ECF"],"uri":["http://zotero.org/groups/2912652/items/KU8B6ECF"],"itemData":{"id":4584,"type":"article-journal","abstract":"Abstract The debate about the legitimacy of the EU and the possibilities for its democratization has addressed so far only rarely the question of the role of the media. An instrumental approach prevails towards the media, acknowledging that the so?called gap between the EU and its citizens is grounded in a communication deficit and that the EU should therefore strive towards a higher legitimacy in terms of public accountability, openness and participation, in other words of democracy. The article discusses these technical aspects of ?public?sphere building from above? in relation to the systematic constraints on mediatization that result from the inertia of the existing (national) media spheres. On the basis of this, an alternative understanding of mediatization and its ambivalent effects on the legitimacy of the EU will be developed. The proposal is that European public sphere research should focus on the more active role of the media as an independent variable that affects institutional choices and processes. Empirical results from comparative content analyses are discussed, which illustrate to what extent media have become an enabling and/or constraining factor on European integration.","container-title":"Journal of European Integration","DOI":"10.1080/07036330802005516","issue":"2","page":"291-309","title":"Understanding Media Impact on European Integration: Enhancing or Restricting the Scope of Legitimacy of the EU?","volume":"30","author":[{"family":"Trenz","given":"Hans‐Joerg"}],"issued":{"date-parts":[["2008",4,30]]}}},{"id":124,"uris":["http://zotero.org/users/5392384/items/RDKBARVT"],"uri":["http://zotero.org/users/5392384/items/RDKBARVT"],"itemData":{"id":124,"type":"article-journal","abstract":"The spreading phenomenon of Euroscepticism is manifested in critical practices in discourse that oppose European integration. This paper explores Euroscepticism as an element of discourse, which cannot only be measured as party positions or individual attitudes. Based on this understanding, our argument is twofold. Firstly, Euroscepticism relates to the unsettled and principally contested character of the European Union (EU) as a political entity: its basic purpose and rationale, its institutional design and its future trajectory. It correlates with pro-European discourse and the attempts to promote the (democratic) legitimacy of the EU. Secondly, we argue that Euroscepticism unfolds primarily through mass media. As such, it is given public expression through general news values, drama and narratives that are targeted to draw the attention of the wider audience. Understanding this responsive and public nature of Euroscepticism leads us, in the end, to a comprehensive typology of six forms of polity evaluation of the EU.","container-title":"European Journal of Social Theory","DOI":"10.1177/1368431011432968","issue":"4","page":"537-554","title":"Denouncing European integration: Euroscepticism as polity contestation","volume":"15","author":[{"family":"Wilde","given":"Pieter","dropping-particle":"de"},{"family":"Trenz","given":"Hans-Jörg"}],"issued":{"date-parts":[["2012"]]}}}],"schema":"https://github.com/citation-style-language/schema/raw/master/csl-citation.json"} </w:instrText>
      </w:r>
      <w:r w:rsidR="00C0418F" w:rsidRPr="006629F7">
        <w:rPr>
          <w:sz w:val="20"/>
          <w:szCs w:val="20"/>
          <w:lang w:val="en-GB"/>
        </w:rPr>
        <w:fldChar w:fldCharType="separate"/>
      </w:r>
      <w:r w:rsidR="00C505CF" w:rsidRPr="006629F7">
        <w:rPr>
          <w:rFonts w:ascii="Calibri" w:hAnsi="Calibri" w:cs="Calibri"/>
          <w:sz w:val="20"/>
          <w:szCs w:val="20"/>
        </w:rPr>
        <w:t>(Chatzopoulou, 2015; Hobolt, 2014; Trenz, 2008; Wilde &amp; Trenz, 2012)</w:t>
      </w:r>
      <w:r w:rsidR="00C0418F" w:rsidRPr="006629F7">
        <w:rPr>
          <w:sz w:val="20"/>
          <w:szCs w:val="20"/>
          <w:lang w:val="en-GB"/>
        </w:rPr>
        <w:fldChar w:fldCharType="end"/>
      </w:r>
      <w:r w:rsidR="00F04352" w:rsidRPr="006629F7">
        <w:rPr>
          <w:sz w:val="20"/>
          <w:szCs w:val="20"/>
          <w:lang w:val="en-GB"/>
        </w:rPr>
        <w:t>.</w:t>
      </w:r>
      <w:r w:rsidR="00144C09" w:rsidRPr="006629F7">
        <w:rPr>
          <w:sz w:val="20"/>
          <w:szCs w:val="20"/>
          <w:lang w:val="en-GB"/>
        </w:rPr>
        <w:t xml:space="preserve"> </w:t>
      </w:r>
      <w:commentRangeStart w:id="0"/>
      <w:r w:rsidR="00C505CF" w:rsidRPr="006629F7">
        <w:rPr>
          <w:sz w:val="20"/>
          <w:szCs w:val="20"/>
          <w:lang w:val="en-GB"/>
        </w:rPr>
        <w:t>Secondly,</w:t>
      </w:r>
      <w:r w:rsidR="002214C2" w:rsidRPr="006629F7">
        <w:rPr>
          <w:sz w:val="20"/>
          <w:szCs w:val="20"/>
          <w:lang w:val="en-GB"/>
        </w:rPr>
        <w:t xml:space="preserve"> the</w:t>
      </w:r>
      <w:r w:rsidR="00E9444E" w:rsidRPr="006629F7">
        <w:rPr>
          <w:sz w:val="20"/>
          <w:szCs w:val="20"/>
          <w:lang w:val="en-GB"/>
        </w:rPr>
        <w:t>re seems to be a</w:t>
      </w:r>
      <w:r w:rsidR="002214C2" w:rsidRPr="006629F7">
        <w:rPr>
          <w:sz w:val="20"/>
          <w:szCs w:val="20"/>
          <w:lang w:val="en-GB"/>
        </w:rPr>
        <w:t xml:space="preserve"> growing tendency of </w:t>
      </w:r>
      <w:proofErr w:type="spellStart"/>
      <w:r w:rsidR="002214C2" w:rsidRPr="006629F7">
        <w:rPr>
          <w:sz w:val="20"/>
          <w:szCs w:val="20"/>
          <w:lang w:val="en-GB"/>
        </w:rPr>
        <w:t>presidentialization</w:t>
      </w:r>
      <w:proofErr w:type="spellEnd"/>
      <w:r w:rsidR="002214C2" w:rsidRPr="006629F7">
        <w:rPr>
          <w:sz w:val="20"/>
          <w:szCs w:val="20"/>
          <w:lang w:val="en-GB"/>
        </w:rPr>
        <w:t xml:space="preserve"> and agenda setting of individual political authorities</w:t>
      </w:r>
      <w:r w:rsidR="00E9444E" w:rsidRPr="006629F7">
        <w:rPr>
          <w:sz w:val="20"/>
          <w:szCs w:val="20"/>
          <w:lang w:val="en-GB"/>
        </w:rPr>
        <w:t xml:space="preserve"> in the EU executive institutions</w:t>
      </w:r>
      <w:r w:rsidR="00E9444E" w:rsidRPr="006629F7">
        <w:rPr>
          <w:sz w:val="20"/>
          <w:szCs w:val="20"/>
          <w:lang w:val="en-GB"/>
        </w:rPr>
        <w:fldChar w:fldCharType="begin"/>
      </w:r>
      <w:r w:rsidR="00C35885" w:rsidRPr="006629F7">
        <w:rPr>
          <w:sz w:val="20"/>
          <w:szCs w:val="20"/>
          <w:lang w:val="en-GB"/>
        </w:rPr>
        <w:instrText xml:space="preserve"> ADDIN ZOTERO_ITEM CSL_CITATION {"citationID":"woHT1xBa","properties":{"formattedCitation":"(Ham\\uc0\\u345{}\\uc0\\u237{}k, 2021; Haverland et al., 2018; Kassim et al., 2017)","plainCitation":"(Hamřík, 2021; Haverland et al., 2018; Kassim et al., 2017)","noteIndex":0},"citationItems":[{"id":4874,"uris":["http://zotero.org/groups/2912652/items/FAPUCRS2"],"uri":["http://zotero.org/groups/2912652/items/FAPUCRS2"],"itemData":{"id":4874,"type":"article-journal","abstract":"The concept of the personalization of politics has become increasingly popular when studying current political systems. Despite the growing scholarly interest in the personalization of politics in the European Union, the institutional sphere of politics has remained rather neglected. The aim of this article is to evaluate whether there is a personalization of politics at the institutional level of the European Commission (EC). Based on quantitative and qualitative content analysis of the documents that govern the functioning of the EC (since the early 1990s), this article finds that in general, it is possible to observe a tendency towards adopting more personalized reforms in the EC. Moreover, personalized reforms clearly led to enhancing the role of the EC President. This article supplements previous findings by concluding that in many cases, the enhancement of the President’s position has taken place at the expense of the College as a whole.","container-title":"Journal of European Integration","DOI":"10.1080/07036337.2020.1784154","ISSN":"0703-6337","issue":"4","note":"publisher: Routledge\n_eprint: https://doi.org/10.1080/07036337.2020.1784154","page":"403-420","source":"Taylor and Francis+NEJM","title":"Is there any ‘price’ for making individual EU politicians more important? The personalization of politics in the European Commission","title-short":"Is there any ‘price’ for making individual EU politicians more important?","volume":"43","author":[{"family":"Hamřík","given":"Lukáš"}],"issued":{"date-parts":[["2021",5,19]]}}},{"id":4924,"uris":["http://zotero.org/groups/2912652/items/ASJNJRT4"],"uri":["http://zotero.org/groups/2912652/items/ASJNJRT4"],"itemData":{"id":4924,"type":"article-journal","abstract":"Historically, the European Commission has followed an expert-based depoliticized route to gain attention for policy issues and the credibility to deal with them. Given growing politicization, we ask whether the Commission might increasingly seek citizens’ views and whether there is patterned variation. We provide the first mapping of special Eurobarometers, the massive instrument for issue-specific public opinion. We found a steep increase and a curvilinear pattern: public opinion is rarely invited in areas of exclusive European Union competencies and exclusive national competencies. Most special Eurobarometers focus on shared competencies. Citizens are almost never asked about expenditure programmes and never on immigration. There is large variation across the Directorates General, which is only weakly related to the amount of planned legislation and the number of expert committees. Business-oriented Directorates General are much less likely to seek public opinion. These results open up promising avenues for research on agenda-setting strategies at times of politicization.","container-title":"Journal of European Public Policy","DOI":"10.1080/13501763.2016.1249014","ISSN":"1350-1763","issue":"3","note":"publisher: Routledge\n_eprint: https://doi.org/10.1080/13501763.2016.1249014","page":"327-345","source":"Taylor and Francis+NEJM","title":"Agenda-setting by the European Commission. Seeking public opinion?","volume":"25","author":[{"family":"Haverland","given":"Markus"},{"family":"Ruiter","given":"Minou","non-dropping-particle":"de"},{"family":"Van de Walle","given":"Steven"}],"issued":{"date-parts":[["2018",3,4]]}}},{"id":4921,"uris":["http://zotero.org/groups/2912652/items/8F6PHE95"],"uri":["http://zotero.org/groups/2912652/items/8F6PHE95"],"itemData":{"id":4921,"type":"article-journal","abstract":"Although the importance of international organizations is well-established, the specific contribution made to their policy outputs by administrative as opposed to political actors is rarely investigated. Still less attention is paid to how intra-organizational factors within international administrations affect the latter’s capacity to influence those outputs. Even in the case of the European Union, where the European Commission’s power over decisional outputs has been a long-standing interest, this issue has not been fully explored. Scholars have focused on horizontal factors, but have not addressed how vertical relations affect the Commission’s policy activism and therefore its influence on EU outputs. By examining how the transformation of power relations within the Commission has changed as a consequence of the strengthening of the Commission Presidency, this contribution fills that lacuna. Showing how a strong President has been able to control the Commission’s output, it demonstrates the importance of vertical relations as a variable.","container-title":"Journal of European Public Policy","DOI":"10.1080/13501763.2016.1154590","ISSN":"1350-1763","issue":"5","note":"publisher: Routledge\n_eprint: https://doi.org/10.1080/13501763.2016.1154590","page":"653-674","source":"Taylor and Francis+NEJM","title":"Managing the house: the Presidency, agenda control and policy activism in the European Commission","title-short":"Managing the house","volume":"24","author":[{"family":"Kassim","given":"Hussein"},{"family":"Connolly","given":"Sara"},{"family":"Dehousse","given":"Renaud"},{"family":"Rozenberg","given":"Olivier"},{"family":"Bendjaballah","given":"Selma"}],"issued":{"date-parts":[["2017",5,14]]}}}],"schema":"https://github.com/citation-style-language/schema/raw/master/csl-citation.json"} </w:instrText>
      </w:r>
      <w:r w:rsidR="00E9444E" w:rsidRPr="006629F7">
        <w:rPr>
          <w:sz w:val="20"/>
          <w:szCs w:val="20"/>
          <w:lang w:val="en-GB"/>
        </w:rPr>
        <w:fldChar w:fldCharType="separate"/>
      </w:r>
      <w:r w:rsidR="00C35885" w:rsidRPr="006629F7">
        <w:rPr>
          <w:rFonts w:ascii="Calibri" w:hAnsi="Calibri" w:cs="Calibri"/>
          <w:sz w:val="20"/>
          <w:szCs w:val="20"/>
        </w:rPr>
        <w:t>(Hamřík, 2021; Haverland et al., 2018; Kassim et al., 2017)</w:t>
      </w:r>
      <w:r w:rsidR="00E9444E" w:rsidRPr="006629F7">
        <w:rPr>
          <w:sz w:val="20"/>
          <w:szCs w:val="20"/>
          <w:lang w:val="en-GB"/>
        </w:rPr>
        <w:fldChar w:fldCharType="end"/>
      </w:r>
      <w:r w:rsidR="00C35885" w:rsidRPr="006629F7">
        <w:rPr>
          <w:sz w:val="20"/>
          <w:szCs w:val="20"/>
          <w:lang w:val="en-GB"/>
        </w:rPr>
        <w:t xml:space="preserve"> which consequently </w:t>
      </w:r>
      <w:r w:rsidR="00244EFC" w:rsidRPr="006629F7">
        <w:rPr>
          <w:sz w:val="20"/>
          <w:szCs w:val="20"/>
          <w:lang w:val="en-GB"/>
        </w:rPr>
        <w:t>pushes these authorities to seek more public consensus for their decisions</w:t>
      </w:r>
      <w:r w:rsidR="00E9444E" w:rsidRPr="006629F7">
        <w:rPr>
          <w:sz w:val="20"/>
          <w:szCs w:val="20"/>
          <w:lang w:val="en-GB"/>
        </w:rPr>
        <w:t xml:space="preserve">. </w:t>
      </w:r>
      <w:proofErr w:type="gramStart"/>
      <w:r w:rsidR="00244EFC" w:rsidRPr="006629F7">
        <w:rPr>
          <w:sz w:val="20"/>
          <w:szCs w:val="20"/>
          <w:lang w:val="en-GB"/>
        </w:rPr>
        <w:t>Considering these two factors, there</w:t>
      </w:r>
      <w:proofErr w:type="gramEnd"/>
      <w:r w:rsidR="00244EFC" w:rsidRPr="006629F7">
        <w:rPr>
          <w:sz w:val="20"/>
          <w:szCs w:val="20"/>
          <w:lang w:val="en-GB"/>
        </w:rPr>
        <w:t xml:space="preserve"> is grounds to assume that verified accounts of individual</w:t>
      </w:r>
      <w:r w:rsidR="00256D4C" w:rsidRPr="006629F7">
        <w:rPr>
          <w:sz w:val="20"/>
          <w:szCs w:val="20"/>
          <w:lang w:val="en-GB"/>
        </w:rPr>
        <w:t xml:space="preserve"> executives</w:t>
      </w:r>
      <w:r w:rsidR="00244EFC" w:rsidRPr="006629F7">
        <w:rPr>
          <w:sz w:val="20"/>
          <w:szCs w:val="20"/>
          <w:lang w:val="en-GB"/>
        </w:rPr>
        <w:t xml:space="preserve"> have as much interest</w:t>
      </w:r>
      <w:r w:rsidR="006629F7" w:rsidRPr="006629F7">
        <w:rPr>
          <w:sz w:val="20"/>
          <w:szCs w:val="20"/>
          <w:lang w:val="en-GB"/>
        </w:rPr>
        <w:t xml:space="preserve"> to engage in public communication on social media</w:t>
      </w:r>
      <w:r w:rsidR="00244EFC" w:rsidRPr="006629F7">
        <w:rPr>
          <w:sz w:val="20"/>
          <w:szCs w:val="20"/>
          <w:lang w:val="en-GB"/>
        </w:rPr>
        <w:t xml:space="preserve"> as </w:t>
      </w:r>
      <w:r w:rsidR="00256D4C" w:rsidRPr="006629F7">
        <w:rPr>
          <w:sz w:val="20"/>
          <w:szCs w:val="20"/>
          <w:lang w:val="en-GB"/>
        </w:rPr>
        <w:t>any other institutional account.</w:t>
      </w:r>
      <w:commentRangeEnd w:id="0"/>
      <w:r w:rsidR="00256D4C" w:rsidRPr="006629F7">
        <w:rPr>
          <w:rStyle w:val="CommentReference"/>
          <w:sz w:val="20"/>
          <w:szCs w:val="20"/>
        </w:rPr>
        <w:commentReference w:id="0"/>
      </w:r>
    </w:p>
    <w:p w14:paraId="3C24C3D3" w14:textId="22461490" w:rsidR="004F5C56" w:rsidRPr="006629F7" w:rsidRDefault="004F5C56" w:rsidP="004F5C56">
      <w:pPr>
        <w:pStyle w:val="BodyText"/>
        <w:jc w:val="both"/>
        <w:rPr>
          <w:sz w:val="20"/>
          <w:szCs w:val="20"/>
          <w:lang w:val="en-GB"/>
        </w:rPr>
      </w:pPr>
      <w:r w:rsidRPr="006629F7">
        <w:rPr>
          <w:sz w:val="20"/>
          <w:szCs w:val="20"/>
          <w:lang w:val="en-GB"/>
        </w:rPr>
        <w:t xml:space="preserve">This resulted in </w:t>
      </w:r>
      <w:r w:rsidRPr="006629F7">
        <w:rPr>
          <w:i/>
          <w:sz w:val="20"/>
          <w:szCs w:val="20"/>
          <w:lang w:val="en-GB"/>
        </w:rPr>
        <w:t>11</w:t>
      </w:r>
      <w:r w:rsidR="000767AD" w:rsidRPr="006629F7">
        <w:rPr>
          <w:i/>
          <w:sz w:val="20"/>
          <w:szCs w:val="20"/>
          <w:lang w:val="en-GB"/>
        </w:rPr>
        <w:t>3</w:t>
      </w:r>
      <w:r w:rsidRPr="006629F7">
        <w:rPr>
          <w:i/>
          <w:sz w:val="20"/>
          <w:szCs w:val="20"/>
          <w:lang w:val="en-GB"/>
        </w:rPr>
        <w:t xml:space="preserve"> </w:t>
      </w:r>
      <w:r w:rsidRPr="006629F7">
        <w:rPr>
          <w:sz w:val="20"/>
          <w:szCs w:val="20"/>
          <w:lang w:val="en-GB"/>
        </w:rPr>
        <w:t>supranational Twitter accounts</w:t>
      </w:r>
      <w:r w:rsidR="00C3752F" w:rsidRPr="006629F7">
        <w:rPr>
          <w:sz w:val="20"/>
          <w:szCs w:val="20"/>
          <w:lang w:val="en-GB"/>
        </w:rPr>
        <w:t xml:space="preserve"> that are verified and</w:t>
      </w:r>
      <w:r w:rsidRPr="006629F7">
        <w:rPr>
          <w:sz w:val="20"/>
          <w:szCs w:val="20"/>
          <w:lang w:val="en-GB"/>
        </w:rPr>
        <w:t xml:space="preserve"> active </w:t>
      </w:r>
      <w:r w:rsidR="00C3752F" w:rsidRPr="006629F7">
        <w:rPr>
          <w:sz w:val="20"/>
          <w:szCs w:val="20"/>
          <w:lang w:val="en-GB"/>
        </w:rPr>
        <w:t>by May 2021</w:t>
      </w:r>
      <w:r w:rsidRPr="006629F7">
        <w:rPr>
          <w:sz w:val="20"/>
          <w:szCs w:val="20"/>
          <w:lang w:val="en-GB"/>
        </w:rPr>
        <w:t xml:space="preserve"> (full list in Appendix A1). For </w:t>
      </w:r>
      <w:r w:rsidR="00513D3B">
        <w:rPr>
          <w:sz w:val="20"/>
          <w:szCs w:val="20"/>
          <w:lang w:val="en-GB"/>
        </w:rPr>
        <w:t>the institutional</w:t>
      </w:r>
      <w:r w:rsidRPr="006629F7">
        <w:rPr>
          <w:sz w:val="20"/>
          <w:szCs w:val="20"/>
          <w:lang w:val="en-GB"/>
        </w:rPr>
        <w:t xml:space="preserve"> accounts, we collected the full corpus of tweets issued between the account creation date and May 3, 2021, through the Twitter API 2.0 academic track.</w:t>
      </w:r>
      <w:r w:rsidR="00AB2CD6" w:rsidRPr="006629F7">
        <w:rPr>
          <w:sz w:val="20"/>
          <w:szCs w:val="20"/>
          <w:lang w:val="en-GB"/>
        </w:rPr>
        <w:t xml:space="preserve"> In the case of personal accounts, however, we limit our dataset to the tweets </w:t>
      </w:r>
      <w:r w:rsidR="001112B4" w:rsidRPr="006629F7">
        <w:rPr>
          <w:sz w:val="20"/>
          <w:szCs w:val="20"/>
          <w:lang w:val="en-GB"/>
        </w:rPr>
        <w:t>issued between the day they assumed the office and collection date.</w:t>
      </w:r>
      <w:r w:rsidRPr="006629F7">
        <w:rPr>
          <w:sz w:val="20"/>
          <w:szCs w:val="20"/>
          <w:lang w:val="en-GB"/>
        </w:rPr>
        <w:t xml:space="preserve"> This approach gave us </w:t>
      </w:r>
      <w:r w:rsidR="00CC43E9" w:rsidRPr="006629F7">
        <w:rPr>
          <w:sz w:val="20"/>
          <w:szCs w:val="20"/>
          <w:lang w:val="en-GB"/>
        </w:rPr>
        <w:t xml:space="preserve">a population of </w:t>
      </w:r>
      <w:r w:rsidR="00F45814" w:rsidRPr="006629F7">
        <w:rPr>
          <w:iCs/>
          <w:sz w:val="20"/>
          <w:szCs w:val="20"/>
          <w:lang w:val="en-GB"/>
        </w:rPr>
        <w:t xml:space="preserve">960,831 </w:t>
      </w:r>
      <w:r w:rsidRPr="006629F7">
        <w:rPr>
          <w:iCs/>
          <w:sz w:val="20"/>
          <w:szCs w:val="20"/>
          <w:lang w:val="en-GB"/>
        </w:rPr>
        <w:t>supranational social media messages.</w:t>
      </w:r>
    </w:p>
    <w:p w14:paraId="6050AAA6" w14:textId="77777777" w:rsidR="00B07309" w:rsidRPr="006629F7" w:rsidRDefault="00B07309" w:rsidP="00B07309">
      <w:pPr>
        <w:pStyle w:val="BodyText"/>
        <w:jc w:val="both"/>
        <w:rPr>
          <w:sz w:val="20"/>
          <w:szCs w:val="20"/>
        </w:rPr>
      </w:pPr>
      <w:r w:rsidRPr="006629F7">
        <w:rPr>
          <w:sz w:val="20"/>
          <w:szCs w:val="20"/>
        </w:rPr>
        <w:t xml:space="preserve">While this offers a thus far unprecedented empirical perspective on the social media messages of supranational actors, the information it contains cannot be easily assessed in some absolute sense. Thus, to put supranational communication behavior on Twitter into perspective, we collected </w:t>
      </w:r>
      <w:r w:rsidRPr="006629F7">
        <w:rPr>
          <w:i/>
          <w:sz w:val="20"/>
          <w:szCs w:val="20"/>
        </w:rPr>
        <w:t>three additional benchmark datasets</w:t>
      </w:r>
      <w:r w:rsidRPr="006629F7">
        <w:rPr>
          <w:sz w:val="20"/>
          <w:szCs w:val="20"/>
        </w:rPr>
        <w:t xml:space="preserve">. </w:t>
      </w:r>
    </w:p>
    <w:p w14:paraId="11AF8956" w14:textId="1DC33A5A" w:rsidR="00B07309" w:rsidRPr="006629F7" w:rsidRDefault="00B07309" w:rsidP="00B07309">
      <w:pPr>
        <w:pStyle w:val="BodyText"/>
        <w:jc w:val="both"/>
        <w:rPr>
          <w:sz w:val="20"/>
          <w:szCs w:val="20"/>
        </w:rPr>
      </w:pPr>
      <w:r w:rsidRPr="006629F7">
        <w:rPr>
          <w:sz w:val="20"/>
          <w:szCs w:val="20"/>
        </w:rPr>
        <w:t xml:space="preserve">The first benchmark simply aims to establish what constitutes ‘normal’ behavior on the platform through a by-and-large </w:t>
      </w:r>
      <w:r w:rsidRPr="006629F7">
        <w:rPr>
          <w:i/>
          <w:sz w:val="20"/>
          <w:szCs w:val="20"/>
        </w:rPr>
        <w:t>random sample of tweets</w:t>
      </w:r>
      <w:r w:rsidRPr="006629F7">
        <w:rPr>
          <w:sz w:val="20"/>
          <w:szCs w:val="20"/>
        </w:rPr>
        <w:t xml:space="preserve">. To construct this sample, we streamed in tweets from 26 of the EU countries for a week with five-minute windows through Twitter </w:t>
      </w:r>
      <w:proofErr w:type="spellStart"/>
      <w:r w:rsidRPr="006629F7">
        <w:rPr>
          <w:sz w:val="20"/>
          <w:szCs w:val="20"/>
        </w:rPr>
        <w:t>Decahose</w:t>
      </w:r>
      <w:proofErr w:type="spellEnd"/>
      <w:r w:rsidRPr="006629F7">
        <w:rPr>
          <w:sz w:val="20"/>
          <w:szCs w:val="20"/>
        </w:rPr>
        <w:t xml:space="preserve"> API</w:t>
      </w:r>
      <w:r w:rsidR="00C15745">
        <w:rPr>
          <w:sz w:val="20"/>
          <w:szCs w:val="20"/>
        </w:rPr>
        <w:t xml:space="preserve"> using country </w:t>
      </w:r>
      <w:proofErr w:type="spellStart"/>
      <w:r w:rsidR="00C15745">
        <w:rPr>
          <w:sz w:val="20"/>
          <w:szCs w:val="20"/>
        </w:rPr>
        <w:t>bbox</w:t>
      </w:r>
      <w:proofErr w:type="spellEnd"/>
      <w:r w:rsidR="00C15745">
        <w:rPr>
          <w:sz w:val="20"/>
          <w:szCs w:val="20"/>
        </w:rPr>
        <w:t xml:space="preserve"> </w:t>
      </w:r>
      <w:r w:rsidR="009571D3">
        <w:rPr>
          <w:sz w:val="20"/>
          <w:szCs w:val="20"/>
        </w:rPr>
        <w:t>as selection criteria</w:t>
      </w:r>
      <w:r w:rsidRPr="006629F7">
        <w:rPr>
          <w:sz w:val="20"/>
          <w:szCs w:val="20"/>
        </w:rPr>
        <w:t xml:space="preserve">. This generates </w:t>
      </w:r>
      <w:r w:rsidR="006C7F5A" w:rsidRPr="006629F7">
        <w:rPr>
          <w:sz w:val="20"/>
          <w:szCs w:val="20"/>
        </w:rPr>
        <w:t>83,823</w:t>
      </w:r>
      <w:r w:rsidRPr="006629F7">
        <w:rPr>
          <w:sz w:val="20"/>
          <w:szCs w:val="20"/>
        </w:rPr>
        <w:t xml:space="preserve"> tweets that we can use as a baseline for ‘typical’ tweet features.</w:t>
      </w:r>
    </w:p>
    <w:p w14:paraId="1634525B" w14:textId="65A24D42" w:rsidR="00B07309" w:rsidRPr="006629F7" w:rsidRDefault="00B07309" w:rsidP="00B07309">
      <w:pPr>
        <w:pStyle w:val="BodyText"/>
        <w:jc w:val="both"/>
        <w:rPr>
          <w:sz w:val="20"/>
          <w:szCs w:val="20"/>
        </w:rPr>
      </w:pPr>
      <w:r w:rsidRPr="006629F7">
        <w:rPr>
          <w:sz w:val="20"/>
          <w:szCs w:val="20"/>
        </w:rPr>
        <w:t xml:space="preserve">More importantly, however, we </w:t>
      </w:r>
      <w:proofErr w:type="gramStart"/>
      <w:r w:rsidRPr="006629F7">
        <w:rPr>
          <w:sz w:val="20"/>
          <w:szCs w:val="20"/>
        </w:rPr>
        <w:t>have to</w:t>
      </w:r>
      <w:proofErr w:type="gramEnd"/>
      <w:r w:rsidRPr="006629F7">
        <w:rPr>
          <w:sz w:val="20"/>
          <w:szCs w:val="20"/>
        </w:rPr>
        <w:t xml:space="preserve"> note that the particular legitimacy challenges that EU actors face emerge from the fact that – in </w:t>
      </w:r>
      <w:proofErr w:type="spellStart"/>
      <w:r w:rsidRPr="006629F7">
        <w:rPr>
          <w:sz w:val="20"/>
          <w:szCs w:val="20"/>
        </w:rPr>
        <w:t>Delors</w:t>
      </w:r>
      <w:proofErr w:type="spellEnd"/>
      <w:r w:rsidRPr="006629F7">
        <w:rPr>
          <w:sz w:val="20"/>
          <w:szCs w:val="20"/>
        </w:rPr>
        <w:t xml:space="preserve">’ words – the EU is an unidentified political object. On the one hand, its </w:t>
      </w:r>
      <w:r w:rsidRPr="006629F7">
        <w:rPr>
          <w:sz w:val="20"/>
          <w:szCs w:val="20"/>
        </w:rPr>
        <w:lastRenderedPageBreak/>
        <w:t xml:space="preserve">competencies approximate that of a nation state. On the other hand, it carries significant markers of an international organization where member states guide and decide on how the political authority will be exercised. Our other benchmark datasets focus on comparing supranational media communication to exactly these different levels of governance. </w:t>
      </w:r>
    </w:p>
    <w:p w14:paraId="76A48CB0" w14:textId="199E400C" w:rsidR="00700442" w:rsidRPr="006629F7" w:rsidRDefault="00B07309" w:rsidP="00B07309">
      <w:pPr>
        <w:pStyle w:val="BodyText"/>
        <w:jc w:val="both"/>
        <w:rPr>
          <w:sz w:val="20"/>
          <w:szCs w:val="20"/>
        </w:rPr>
      </w:pPr>
      <w:r w:rsidRPr="006629F7">
        <w:rPr>
          <w:sz w:val="20"/>
          <w:szCs w:val="20"/>
        </w:rPr>
        <w:t xml:space="preserve">To approximate communication of national governments, we target the current UK government ministers, ministries, executive offices, </w:t>
      </w:r>
      <w:proofErr w:type="gramStart"/>
      <w:r w:rsidRPr="006629F7">
        <w:rPr>
          <w:sz w:val="20"/>
          <w:szCs w:val="20"/>
        </w:rPr>
        <w:t>agencies</w:t>
      </w:r>
      <w:proofErr w:type="gramEnd"/>
      <w:r w:rsidRPr="006629F7">
        <w:rPr>
          <w:sz w:val="20"/>
          <w:szCs w:val="20"/>
        </w:rPr>
        <w:t xml:space="preserve"> and individuals who are in charge of these institutions (see appendix XXX for the full list of accounts). Collecting the data analogously to the supranational EU actors above, this results in a benchmark of </w:t>
      </w:r>
      <w:r w:rsidR="0042225E" w:rsidRPr="006629F7">
        <w:rPr>
          <w:sz w:val="20"/>
          <w:szCs w:val="20"/>
        </w:rPr>
        <w:t>2,218,278</w:t>
      </w:r>
      <w:r w:rsidRPr="006629F7">
        <w:rPr>
          <w:sz w:val="20"/>
          <w:szCs w:val="20"/>
        </w:rPr>
        <w:t xml:space="preserve"> tweets.</w:t>
      </w:r>
      <w:r w:rsidR="00B733AF" w:rsidRPr="006629F7">
        <w:rPr>
          <w:sz w:val="20"/>
          <w:szCs w:val="20"/>
        </w:rPr>
        <w:t xml:space="preserve"> The choice of using the UK executive branch as an approximation of national governments is mainly motivated by practical reasons. The </w:t>
      </w:r>
      <w:r w:rsidR="0041550E" w:rsidRPr="006629F7">
        <w:rPr>
          <w:sz w:val="20"/>
          <w:szCs w:val="20"/>
        </w:rPr>
        <w:t xml:space="preserve">measurement methods for our indicators are mainly geared towards English language. </w:t>
      </w:r>
      <w:r w:rsidR="00C6753C" w:rsidRPr="006629F7">
        <w:rPr>
          <w:sz w:val="20"/>
          <w:szCs w:val="20"/>
        </w:rPr>
        <w:t xml:space="preserve">We are not aware of any method that can measure linguistic complexity in a </w:t>
      </w:r>
      <w:r w:rsidR="00B7492A" w:rsidRPr="006629F7">
        <w:rPr>
          <w:sz w:val="20"/>
          <w:szCs w:val="20"/>
        </w:rPr>
        <w:t>multi-lingual corpus</w:t>
      </w:r>
      <w:r w:rsidR="00C6753C" w:rsidRPr="006629F7">
        <w:rPr>
          <w:sz w:val="20"/>
          <w:szCs w:val="20"/>
        </w:rPr>
        <w:t xml:space="preserve"> </w:t>
      </w:r>
      <w:r w:rsidR="00832A33" w:rsidRPr="006629F7">
        <w:rPr>
          <w:sz w:val="20"/>
          <w:szCs w:val="20"/>
        </w:rPr>
        <w:t xml:space="preserve">as languages tend to have strong differences. Considering that we are limited by the available methods and </w:t>
      </w:r>
      <w:r w:rsidR="00D111F2" w:rsidRPr="006629F7">
        <w:rPr>
          <w:sz w:val="20"/>
          <w:szCs w:val="20"/>
        </w:rPr>
        <w:t xml:space="preserve">vast </w:t>
      </w:r>
      <w:r w:rsidR="00DF113D" w:rsidRPr="006629F7">
        <w:rPr>
          <w:sz w:val="20"/>
          <w:szCs w:val="20"/>
        </w:rPr>
        <w:t xml:space="preserve">majority of messages from the EU are in English, </w:t>
      </w:r>
      <w:r w:rsidR="00B7492A" w:rsidRPr="006629F7">
        <w:rPr>
          <w:sz w:val="20"/>
          <w:szCs w:val="20"/>
        </w:rPr>
        <w:t>the UK government constitutes an imperfect yet sufficient benchmark.</w:t>
      </w:r>
    </w:p>
    <w:p w14:paraId="704823AE" w14:textId="2F908671" w:rsidR="00B07309" w:rsidRDefault="00CD1768" w:rsidP="00B07309">
      <w:pPr>
        <w:pStyle w:val="BodyText"/>
        <w:jc w:val="both"/>
        <w:rPr>
          <w:sz w:val="20"/>
          <w:szCs w:val="20"/>
        </w:rPr>
      </w:pPr>
      <w:r w:rsidRPr="006629F7">
        <w:rPr>
          <w:sz w:val="20"/>
          <w:szCs w:val="20"/>
        </w:rPr>
        <w:t xml:space="preserve">Our third set of benchmark dataset </w:t>
      </w:r>
      <w:r w:rsidR="00294155" w:rsidRPr="006629F7">
        <w:rPr>
          <w:sz w:val="20"/>
          <w:szCs w:val="20"/>
        </w:rPr>
        <w:t xml:space="preserve">comprises of Twitter accounts of regional organizations with comparable </w:t>
      </w:r>
      <w:r w:rsidR="00376EE6" w:rsidRPr="006629F7">
        <w:rPr>
          <w:sz w:val="20"/>
          <w:szCs w:val="20"/>
        </w:rPr>
        <w:t xml:space="preserve">policy scope. This choice is motivated by two reasons. </w:t>
      </w:r>
      <w:proofErr w:type="gramStart"/>
      <w:r w:rsidR="00376EE6" w:rsidRPr="006629F7">
        <w:rPr>
          <w:sz w:val="20"/>
          <w:szCs w:val="20"/>
        </w:rPr>
        <w:t>First of all</w:t>
      </w:r>
      <w:proofErr w:type="gramEnd"/>
      <w:r w:rsidR="00376EE6" w:rsidRPr="006629F7">
        <w:rPr>
          <w:sz w:val="20"/>
          <w:szCs w:val="20"/>
        </w:rPr>
        <w:t>,</w:t>
      </w:r>
      <w:r w:rsidR="00B2467A" w:rsidRPr="006629F7">
        <w:rPr>
          <w:sz w:val="20"/>
          <w:szCs w:val="20"/>
        </w:rPr>
        <w:t xml:space="preserve"> the EU is still a regional organization constituted by state</w:t>
      </w:r>
      <w:r w:rsidR="00A61CE1">
        <w:rPr>
          <w:sz w:val="20"/>
          <w:szCs w:val="20"/>
        </w:rPr>
        <w:t>s</w:t>
      </w:r>
      <w:r w:rsidR="00B2467A" w:rsidRPr="006629F7">
        <w:rPr>
          <w:sz w:val="20"/>
          <w:szCs w:val="20"/>
        </w:rPr>
        <w:t xml:space="preserve"> from a particular continent</w:t>
      </w:r>
      <w:r w:rsidR="00376EE6" w:rsidRPr="006629F7">
        <w:rPr>
          <w:sz w:val="20"/>
          <w:szCs w:val="20"/>
        </w:rPr>
        <w:t xml:space="preserve"> e</w:t>
      </w:r>
      <w:r w:rsidR="007115B5" w:rsidRPr="006629F7">
        <w:rPr>
          <w:sz w:val="20"/>
          <w:szCs w:val="20"/>
        </w:rPr>
        <w:t xml:space="preserve">ven though </w:t>
      </w:r>
      <w:r w:rsidR="00B2467A" w:rsidRPr="006629F7">
        <w:rPr>
          <w:sz w:val="20"/>
          <w:szCs w:val="20"/>
        </w:rPr>
        <w:t>it</w:t>
      </w:r>
      <w:r w:rsidR="007115B5" w:rsidRPr="006629F7">
        <w:rPr>
          <w:sz w:val="20"/>
          <w:szCs w:val="20"/>
        </w:rPr>
        <w:t xml:space="preserve"> has </w:t>
      </w:r>
      <w:r w:rsidR="00EF4B23" w:rsidRPr="006629F7">
        <w:rPr>
          <w:sz w:val="20"/>
          <w:szCs w:val="20"/>
        </w:rPr>
        <w:t>unprecedented level</w:t>
      </w:r>
      <w:r w:rsidR="003E370A">
        <w:rPr>
          <w:sz w:val="20"/>
          <w:szCs w:val="20"/>
        </w:rPr>
        <w:t>s</w:t>
      </w:r>
      <w:r w:rsidR="00EF4B23" w:rsidRPr="006629F7">
        <w:rPr>
          <w:sz w:val="20"/>
          <w:szCs w:val="20"/>
        </w:rPr>
        <w:t xml:space="preserve"> of competence for a political authority beyond nation state</w:t>
      </w:r>
      <w:r w:rsidR="00BD5E14" w:rsidRPr="006629F7">
        <w:rPr>
          <w:sz w:val="20"/>
          <w:szCs w:val="20"/>
        </w:rPr>
        <w:t>.</w:t>
      </w:r>
      <w:r w:rsidR="00B2467A" w:rsidRPr="006629F7">
        <w:rPr>
          <w:sz w:val="20"/>
          <w:szCs w:val="20"/>
        </w:rPr>
        <w:t xml:space="preserve"> </w:t>
      </w:r>
      <w:r w:rsidR="003E370A" w:rsidRPr="006629F7">
        <w:rPr>
          <w:sz w:val="20"/>
          <w:szCs w:val="20"/>
        </w:rPr>
        <w:t>Therefore,</w:t>
      </w:r>
      <w:r w:rsidR="00B2467A" w:rsidRPr="006629F7">
        <w:rPr>
          <w:sz w:val="20"/>
          <w:szCs w:val="20"/>
        </w:rPr>
        <w:t xml:space="preserve"> the natural </w:t>
      </w:r>
      <w:proofErr w:type="gramStart"/>
      <w:r w:rsidR="009D13AD" w:rsidRPr="006629F7">
        <w:rPr>
          <w:sz w:val="20"/>
          <w:szCs w:val="20"/>
        </w:rPr>
        <w:t>peers</w:t>
      </w:r>
      <w:proofErr w:type="gramEnd"/>
      <w:r w:rsidR="009D13AD" w:rsidRPr="006629F7">
        <w:rPr>
          <w:sz w:val="20"/>
          <w:szCs w:val="20"/>
        </w:rPr>
        <w:t xml:space="preserve"> for the EU becomes regional organizations instead of international organizations. The second reason </w:t>
      </w:r>
      <w:r w:rsidR="00AA332F" w:rsidRPr="006629F7">
        <w:rPr>
          <w:sz w:val="20"/>
          <w:szCs w:val="20"/>
        </w:rPr>
        <w:t>grounds</w:t>
      </w:r>
      <w:r w:rsidR="009D13AD" w:rsidRPr="006629F7">
        <w:rPr>
          <w:sz w:val="20"/>
          <w:szCs w:val="20"/>
        </w:rPr>
        <w:t xml:space="preserve"> the</w:t>
      </w:r>
      <w:r w:rsidR="00AA332F" w:rsidRPr="006629F7">
        <w:rPr>
          <w:sz w:val="20"/>
          <w:szCs w:val="20"/>
        </w:rPr>
        <w:t xml:space="preserve"> comparable policy scope part of our decision. </w:t>
      </w:r>
      <w:r w:rsidR="00C4465B" w:rsidRPr="006629F7">
        <w:rPr>
          <w:sz w:val="20"/>
          <w:szCs w:val="20"/>
        </w:rPr>
        <w:t xml:space="preserve">The EU is by and large an outlier in terms of level of authority in different policy areas. To our knowledge, there is no other </w:t>
      </w:r>
      <w:r w:rsidR="00095C88" w:rsidRPr="006629F7">
        <w:rPr>
          <w:sz w:val="20"/>
          <w:szCs w:val="20"/>
        </w:rPr>
        <w:t>polity with such extensive political power beyond nation states.</w:t>
      </w:r>
      <w:r w:rsidR="00465F51" w:rsidRPr="006629F7">
        <w:rPr>
          <w:sz w:val="20"/>
          <w:szCs w:val="20"/>
        </w:rPr>
        <w:t xml:space="preserve"> However, the EU is less of an outlier when it comes to the number of competence areas. Many of the regional organizations around the world has</w:t>
      </w:r>
      <w:r w:rsidR="002B4E3E" w:rsidRPr="006629F7">
        <w:rPr>
          <w:sz w:val="20"/>
          <w:szCs w:val="20"/>
        </w:rPr>
        <w:t xml:space="preserve"> a comparable number of </w:t>
      </w:r>
      <w:r w:rsidR="00BD2883" w:rsidRPr="006629F7">
        <w:rPr>
          <w:sz w:val="20"/>
          <w:szCs w:val="20"/>
        </w:rPr>
        <w:t xml:space="preserve">policy areas. </w:t>
      </w:r>
      <w:r w:rsidR="00095C88" w:rsidRPr="006629F7">
        <w:rPr>
          <w:sz w:val="20"/>
          <w:szCs w:val="20"/>
        </w:rPr>
        <w:t xml:space="preserve"> </w:t>
      </w:r>
      <w:r w:rsidR="00BD2883" w:rsidRPr="006629F7">
        <w:rPr>
          <w:sz w:val="20"/>
          <w:szCs w:val="20"/>
        </w:rPr>
        <w:t xml:space="preserve">Thus we identify a set of regional organizations </w:t>
      </w:r>
      <w:r w:rsidR="00B07309" w:rsidRPr="006629F7">
        <w:rPr>
          <w:sz w:val="20"/>
          <w:szCs w:val="20"/>
        </w:rPr>
        <w:t xml:space="preserve">that have a roughly similar policy scope as the EU, picking those organizations that are in the range of one standard deviation around the EU with regard to the number of policy areas </w:t>
      </w:r>
      <w:r w:rsidR="003342E5">
        <w:rPr>
          <w:sz w:val="20"/>
          <w:szCs w:val="20"/>
        </w:rPr>
        <w:t>using</w:t>
      </w:r>
      <w:r w:rsidR="00B07309" w:rsidRPr="006629F7">
        <w:rPr>
          <w:sz w:val="20"/>
          <w:szCs w:val="20"/>
        </w:rPr>
        <w:t xml:space="preserve"> the MIA dataset </w:t>
      </w:r>
      <w:r w:rsidR="00B07309" w:rsidRPr="006629F7">
        <w:rPr>
          <w:sz w:val="20"/>
          <w:szCs w:val="20"/>
        </w:rPr>
        <w:fldChar w:fldCharType="begin"/>
      </w:r>
      <w:r w:rsidR="000E7F85" w:rsidRPr="006629F7">
        <w:rPr>
          <w:sz w:val="20"/>
          <w:szCs w:val="20"/>
        </w:rPr>
        <w:instrText xml:space="preserve"> ADDIN ZOTERO_ITEM CSL_CITATION {"citationID":"kQ2H9pUV","properties":{"formattedCitation":"(Hooghe et al., 2017)","plainCitation":"(Hooghe et al., 2017)","noteIndex":0},"citationItems":[{"id":4479,"uris":["http://zotero.org/groups/2912652/items/JQ4PRQ9U"],"uri":["http://zotero.org/groups/2912652/items/JQ4PRQ9U"],"itemData":{"id":4479,"type":"book","abstract":"This is the third of five ambitious volumes theorizing the structure of governance above and below the central state. This book is written for those interested in the character, causes, and consequences of governance within the state.This book sets out a measure of authority for seventy-six international organizations (IOs) from 1950, or the time of their establishment, to 2010 which can allow researchers to test expectations about the character, sources, and consequences of international governance. The international organizations considered are regional (e.g. the EU, Andean Community, NAFTA), cross-regional (e.g. Commonwealth of Nations, the Organization of Islamic Cooperation), and global (e.g. the UN, World Bank, WTO). Firstly, the book introduces carefully constructed estimates for the scope and depth of authority exercised by international governments. The estimates are unique in their comparative scope, their specificity, and time span. Secondly, it describes describe broad trends in IO authority by comparing delegation and pooling, over time, across IOs, and across decision areas. Thirdly, it presents the evidence gathered by the authors to estimate international authority by carefully discussing forty-seven international organizations, and showing how their bodies are composed, what decisions each body makes, and how they make decisions. Transformations in Governance is a major new academic book series from Oxford University Press. It is designed to accommodate the impressive growth of research in comparative politics, international relations, public policy, federalism, environmental and urban studies concerned with the dispersion of authority from central states up to supranational institutions, down to subnational governments, and side-ways to public-private networks. It brings together work that significantly advances our understanding of the organization, causes, and consequences of multilevel and complex governance. The series is selective, containing annually a small number of books of exceptionally high quality by leading and emerging scholars. The series targets mainly single-authored or co-authored work, but it is pluralistic in terms of disciplinary specialization, research design, method, and geographical scope. Case studies as well as comparative studies, historical as well as contemporary studies, and studies with a national, regional, or international focus are all central to its aims. Authors use qualitative, quantitative, formal modeling, or mixed methods. A trade mark of the books is that they combine scholarly rigour with readable prose and an attractive production style. The series is edited by Liesbet Hooghe and Gary Marks of the University of North Carolina, Chapel Hill, and Walter Mattli of the University of Oxford.","collection-title":"Transformations in Governance","event-place":"Oxford, New York","ISBN":"978-0-19-872449-0","number-of-pages":"920","publisher":"Oxford University Press","publisher-place":"Oxford, New York","source":"Oxford University Press","title":"Measuring International Authority: A Postfunctionalist Theory of Governance, Volume III","title-short":"Measuring International Authority","author":[{"family":"Hooghe","given":"Liesbet"},{"family":"Marks","given":"Gary"},{"family":"Lenz","given":"Tobias"},{"family":"Bezuijen","given":"Jeanine"},{"family":"Ceka","given":"Besir"},{"family":"Derderyan","given":"Svet"}],"issued":{"date-parts":[["2017",8,17]]}}}],"schema":"https://github.com/citation-style-language/schema/raw/master/csl-citation.json"} </w:instrText>
      </w:r>
      <w:r w:rsidR="00B07309" w:rsidRPr="006629F7">
        <w:rPr>
          <w:sz w:val="20"/>
          <w:szCs w:val="20"/>
        </w:rPr>
        <w:fldChar w:fldCharType="separate"/>
      </w:r>
      <w:r w:rsidR="00B07309" w:rsidRPr="006629F7">
        <w:rPr>
          <w:rFonts w:ascii="Cambria" w:hAnsi="Cambria"/>
          <w:sz w:val="20"/>
          <w:szCs w:val="20"/>
        </w:rPr>
        <w:t>(Hooghe et al., 2017)</w:t>
      </w:r>
      <w:r w:rsidR="00B07309" w:rsidRPr="006629F7">
        <w:rPr>
          <w:sz w:val="20"/>
          <w:szCs w:val="20"/>
        </w:rPr>
        <w:fldChar w:fldCharType="end"/>
      </w:r>
      <w:r w:rsidR="00B07309" w:rsidRPr="006629F7">
        <w:rPr>
          <w:sz w:val="20"/>
          <w:szCs w:val="20"/>
        </w:rPr>
        <w:t xml:space="preserve">. We identified their Twitter accounts </w:t>
      </w:r>
      <w:r w:rsidR="003342E5">
        <w:rPr>
          <w:sz w:val="20"/>
          <w:szCs w:val="20"/>
        </w:rPr>
        <w:t>utilizing</w:t>
      </w:r>
      <w:r w:rsidR="00B07309" w:rsidRPr="006629F7">
        <w:rPr>
          <w:sz w:val="20"/>
          <w:szCs w:val="20"/>
        </w:rPr>
        <w:t xml:space="preserve"> the list collected and kindly shared by Matthias Ecker-Erhardt </w:t>
      </w:r>
      <w:r w:rsidR="00B07309" w:rsidRPr="006629F7">
        <w:rPr>
          <w:sz w:val="20"/>
          <w:szCs w:val="20"/>
        </w:rPr>
        <w:fldChar w:fldCharType="begin"/>
      </w:r>
      <w:r w:rsidR="000E7F85" w:rsidRPr="006629F7">
        <w:rPr>
          <w:sz w:val="20"/>
          <w:szCs w:val="20"/>
        </w:rPr>
        <w:instrText xml:space="preserve"> ADDIN ZOTERO_ITEM CSL_CITATION {"citationID":"PGmEYiPi","properties":{"formattedCitation":"(2020; full list in Appendix XXX)","plainCitation":"(2020; full list in Appendix XXX)","noteIndex":0},"citationItems":[{"id":4480,"uris":["http://zotero.org/groups/2912652/items/P36MW4GY"],"uri":["http://zotero.org/groups/2912652/items/P36MW4GY"],"itemData":{"id":4480,"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uppress-author":true,"suffix":"; full list in Appendix XXX"}],"schema":"https://github.com/citation-style-language/schema/raw/master/csl-citation.json"} </w:instrText>
      </w:r>
      <w:r w:rsidR="00B07309" w:rsidRPr="006629F7">
        <w:rPr>
          <w:sz w:val="20"/>
          <w:szCs w:val="20"/>
        </w:rPr>
        <w:fldChar w:fldCharType="separate"/>
      </w:r>
      <w:r w:rsidR="00B07309" w:rsidRPr="006629F7">
        <w:rPr>
          <w:rFonts w:ascii="Cambria" w:hAnsi="Cambria"/>
          <w:sz w:val="20"/>
          <w:szCs w:val="20"/>
        </w:rPr>
        <w:t>(2020; full list in Appendix XXX)</w:t>
      </w:r>
      <w:r w:rsidR="00B07309" w:rsidRPr="006629F7">
        <w:rPr>
          <w:sz w:val="20"/>
          <w:szCs w:val="20"/>
        </w:rPr>
        <w:fldChar w:fldCharType="end"/>
      </w:r>
      <w:r w:rsidR="00B07309" w:rsidRPr="006629F7">
        <w:rPr>
          <w:sz w:val="20"/>
          <w:szCs w:val="20"/>
        </w:rPr>
        <w:t>. This results in 55 accounts for which we could analogously collect 294,219 individual tweets for our final benchmark.</w:t>
      </w:r>
      <w:r w:rsidR="00320A55">
        <w:rPr>
          <w:sz w:val="20"/>
          <w:szCs w:val="20"/>
        </w:rPr>
        <w:t xml:space="preserve"> The descriptive summary of the final dataset is presented in table 1.</w:t>
      </w:r>
    </w:p>
    <w:tbl>
      <w:tblPr>
        <w:tblStyle w:val="Table"/>
        <w:tblW w:w="5000" w:type="pct"/>
        <w:tblInd w:w="0" w:type="dxa"/>
        <w:tblLook w:val="0020" w:firstRow="1" w:lastRow="0" w:firstColumn="0" w:lastColumn="0" w:noHBand="0" w:noVBand="0"/>
      </w:tblPr>
      <w:tblGrid>
        <w:gridCol w:w="2287"/>
        <w:gridCol w:w="1504"/>
        <w:gridCol w:w="1571"/>
        <w:gridCol w:w="1852"/>
        <w:gridCol w:w="1812"/>
      </w:tblGrid>
      <w:tr w:rsidR="00922E0A" w14:paraId="7E2E075C" w14:textId="77777777" w:rsidTr="00DA7269">
        <w:trPr>
          <w:cnfStyle w:val="100000000000" w:firstRow="1" w:lastRow="0" w:firstColumn="0" w:lastColumn="0" w:oddVBand="0" w:evenVBand="0" w:oddHBand="0" w:evenHBand="0" w:firstRowFirstColumn="0" w:firstRowLastColumn="0" w:lastRowFirstColumn="0" w:lastRowLastColumn="0"/>
        </w:trPr>
        <w:tc>
          <w:tcPr>
            <w:tcW w:w="0" w:type="auto"/>
            <w:tcBorders>
              <w:bottom w:val="single" w:sz="18" w:space="0" w:color="auto"/>
            </w:tcBorders>
          </w:tcPr>
          <w:p w14:paraId="6FB3943E" w14:textId="77777777" w:rsidR="00922E0A" w:rsidRDefault="00922E0A">
            <w:pPr>
              <w:pStyle w:val="Compact"/>
              <w:rPr>
                <w:b/>
                <w:bCs/>
              </w:rPr>
            </w:pPr>
          </w:p>
        </w:tc>
        <w:tc>
          <w:tcPr>
            <w:tcW w:w="1703" w:type="pct"/>
            <w:gridSpan w:val="2"/>
            <w:tcBorders>
              <w:top w:val="nil"/>
              <w:left w:val="nil"/>
              <w:bottom w:val="single" w:sz="18" w:space="0" w:color="auto"/>
              <w:right w:val="nil"/>
            </w:tcBorders>
            <w:hideMark/>
          </w:tcPr>
          <w:p w14:paraId="574B0A4E" w14:textId="77777777" w:rsidR="00922E0A" w:rsidRDefault="00922E0A">
            <w:pPr>
              <w:pStyle w:val="Compact"/>
              <w:jc w:val="center"/>
              <w:rPr>
                <w:b/>
                <w:bCs/>
              </w:rPr>
            </w:pPr>
            <w:r>
              <w:rPr>
                <w:b/>
                <w:bCs/>
              </w:rPr>
              <w:t>Account type</w:t>
            </w:r>
          </w:p>
        </w:tc>
        <w:tc>
          <w:tcPr>
            <w:tcW w:w="2030" w:type="pct"/>
            <w:gridSpan w:val="2"/>
            <w:tcBorders>
              <w:top w:val="nil"/>
              <w:left w:val="nil"/>
              <w:bottom w:val="single" w:sz="18" w:space="0" w:color="auto"/>
              <w:right w:val="nil"/>
            </w:tcBorders>
            <w:hideMark/>
          </w:tcPr>
          <w:p w14:paraId="74D72EDF" w14:textId="77777777" w:rsidR="00922E0A" w:rsidRDefault="00922E0A">
            <w:pPr>
              <w:pStyle w:val="Compact"/>
              <w:jc w:val="center"/>
              <w:rPr>
                <w:b/>
                <w:bCs/>
              </w:rPr>
            </w:pPr>
            <w:r>
              <w:rPr>
                <w:b/>
                <w:bCs/>
              </w:rPr>
              <w:t>Tweet count</w:t>
            </w:r>
          </w:p>
        </w:tc>
      </w:tr>
      <w:tr w:rsidR="00922E0A" w14:paraId="7CA28AE4" w14:textId="77777777" w:rsidTr="00DA7269">
        <w:tc>
          <w:tcPr>
            <w:tcW w:w="0" w:type="auto"/>
            <w:tcBorders>
              <w:top w:val="single" w:sz="18" w:space="0" w:color="auto"/>
              <w:left w:val="nil"/>
              <w:bottom w:val="single" w:sz="18" w:space="0" w:color="auto"/>
              <w:right w:val="nil"/>
            </w:tcBorders>
            <w:hideMark/>
          </w:tcPr>
          <w:p w14:paraId="46DD596B" w14:textId="77777777" w:rsidR="00922E0A" w:rsidRDefault="00922E0A">
            <w:pPr>
              <w:pStyle w:val="Compact"/>
            </w:pPr>
            <w:r>
              <w:rPr>
                <w:b/>
                <w:bCs/>
              </w:rPr>
              <w:t>Sample</w:t>
            </w:r>
          </w:p>
        </w:tc>
        <w:tc>
          <w:tcPr>
            <w:tcW w:w="833" w:type="pct"/>
            <w:tcBorders>
              <w:top w:val="single" w:sz="18" w:space="0" w:color="auto"/>
              <w:left w:val="nil"/>
              <w:bottom w:val="single" w:sz="18" w:space="0" w:color="auto"/>
              <w:right w:val="nil"/>
            </w:tcBorders>
            <w:hideMark/>
          </w:tcPr>
          <w:p w14:paraId="34BC4799" w14:textId="77777777" w:rsidR="00922E0A" w:rsidRDefault="00922E0A">
            <w:pPr>
              <w:pStyle w:val="Compact"/>
              <w:jc w:val="center"/>
              <w:rPr>
                <w:b/>
                <w:bCs/>
              </w:rPr>
            </w:pPr>
            <w:r>
              <w:rPr>
                <w:b/>
                <w:bCs/>
              </w:rPr>
              <w:t>Institutional Account</w:t>
            </w:r>
          </w:p>
          <w:p w14:paraId="3613775F" w14:textId="77777777" w:rsidR="00922E0A" w:rsidRDefault="00922E0A">
            <w:pPr>
              <w:pStyle w:val="Compact"/>
              <w:jc w:val="center"/>
              <w:rPr>
                <w:b/>
                <w:bCs/>
              </w:rPr>
            </w:pPr>
            <w:r>
              <w:t>N = 190</w:t>
            </w:r>
          </w:p>
        </w:tc>
        <w:tc>
          <w:tcPr>
            <w:tcW w:w="870" w:type="pct"/>
            <w:tcBorders>
              <w:top w:val="single" w:sz="18" w:space="0" w:color="auto"/>
              <w:left w:val="nil"/>
              <w:bottom w:val="single" w:sz="18" w:space="0" w:color="auto"/>
              <w:right w:val="nil"/>
            </w:tcBorders>
            <w:hideMark/>
          </w:tcPr>
          <w:p w14:paraId="23D75998" w14:textId="77777777" w:rsidR="00922E0A" w:rsidRDefault="00922E0A">
            <w:pPr>
              <w:pStyle w:val="Compact"/>
              <w:jc w:val="center"/>
              <w:rPr>
                <w:b/>
                <w:bCs/>
              </w:rPr>
            </w:pPr>
            <w:r>
              <w:rPr>
                <w:b/>
                <w:bCs/>
              </w:rPr>
              <w:t>Personal account</w:t>
            </w:r>
          </w:p>
          <w:p w14:paraId="1794ED25" w14:textId="77777777" w:rsidR="00922E0A" w:rsidRDefault="00922E0A">
            <w:pPr>
              <w:pStyle w:val="Compact"/>
              <w:jc w:val="center"/>
              <w:rPr>
                <w:b/>
                <w:bCs/>
              </w:rPr>
            </w:pPr>
            <w:r>
              <w:t>N = 149</w:t>
            </w:r>
          </w:p>
        </w:tc>
        <w:tc>
          <w:tcPr>
            <w:tcW w:w="1026" w:type="pct"/>
            <w:tcBorders>
              <w:top w:val="single" w:sz="18" w:space="0" w:color="auto"/>
              <w:left w:val="nil"/>
              <w:bottom w:val="single" w:sz="18" w:space="0" w:color="auto"/>
              <w:right w:val="nil"/>
            </w:tcBorders>
            <w:hideMark/>
          </w:tcPr>
          <w:p w14:paraId="475A5E83" w14:textId="77777777" w:rsidR="00922E0A" w:rsidRDefault="00922E0A">
            <w:pPr>
              <w:pStyle w:val="Compact"/>
              <w:jc w:val="center"/>
              <w:rPr>
                <w:b/>
                <w:bCs/>
              </w:rPr>
            </w:pPr>
            <w:r>
              <w:rPr>
                <w:b/>
                <w:bCs/>
              </w:rPr>
              <w:t>Institutional Account</w:t>
            </w:r>
          </w:p>
          <w:p w14:paraId="70E898A9" w14:textId="77777777" w:rsidR="00922E0A" w:rsidRDefault="00922E0A">
            <w:pPr>
              <w:pStyle w:val="Compact"/>
              <w:jc w:val="center"/>
            </w:pPr>
            <w:r>
              <w:t>N = 2,504,782</w:t>
            </w:r>
          </w:p>
        </w:tc>
        <w:tc>
          <w:tcPr>
            <w:tcW w:w="1004" w:type="pct"/>
            <w:tcBorders>
              <w:top w:val="single" w:sz="18" w:space="0" w:color="auto"/>
              <w:left w:val="nil"/>
              <w:bottom w:val="single" w:sz="18" w:space="0" w:color="auto"/>
              <w:right w:val="nil"/>
            </w:tcBorders>
            <w:hideMark/>
          </w:tcPr>
          <w:p w14:paraId="263579C4" w14:textId="77777777" w:rsidR="00922E0A" w:rsidRDefault="00922E0A">
            <w:pPr>
              <w:pStyle w:val="Compact"/>
              <w:jc w:val="center"/>
              <w:rPr>
                <w:b/>
                <w:bCs/>
              </w:rPr>
            </w:pPr>
            <w:r>
              <w:rPr>
                <w:b/>
                <w:bCs/>
              </w:rPr>
              <w:t>Personal account</w:t>
            </w:r>
          </w:p>
          <w:p w14:paraId="6C8D1D1B" w14:textId="77777777" w:rsidR="00922E0A" w:rsidRDefault="00922E0A">
            <w:pPr>
              <w:pStyle w:val="Compact"/>
              <w:jc w:val="center"/>
            </w:pPr>
            <w:r>
              <w:t>N = 1,052,369</w:t>
            </w:r>
          </w:p>
        </w:tc>
      </w:tr>
      <w:tr w:rsidR="00922E0A" w14:paraId="1C759B7F" w14:textId="77777777" w:rsidTr="00DA7269">
        <w:tc>
          <w:tcPr>
            <w:tcW w:w="0" w:type="auto"/>
            <w:tcBorders>
              <w:top w:val="single" w:sz="18" w:space="0" w:color="auto"/>
              <w:left w:val="nil"/>
              <w:bottom w:val="nil"/>
              <w:right w:val="nil"/>
            </w:tcBorders>
            <w:hideMark/>
          </w:tcPr>
          <w:p w14:paraId="02B7573A" w14:textId="77777777" w:rsidR="00922E0A" w:rsidRDefault="00922E0A">
            <w:pPr>
              <w:pStyle w:val="Compact"/>
            </w:pPr>
            <w:r>
              <w:t>EU</w:t>
            </w:r>
          </w:p>
        </w:tc>
        <w:tc>
          <w:tcPr>
            <w:tcW w:w="833" w:type="pct"/>
            <w:tcBorders>
              <w:top w:val="single" w:sz="18" w:space="0" w:color="auto"/>
              <w:left w:val="nil"/>
              <w:bottom w:val="nil"/>
              <w:right w:val="nil"/>
            </w:tcBorders>
            <w:hideMark/>
          </w:tcPr>
          <w:p w14:paraId="4E99EC10" w14:textId="77777777" w:rsidR="00922E0A" w:rsidRDefault="00922E0A">
            <w:pPr>
              <w:pStyle w:val="Compact"/>
              <w:jc w:val="center"/>
            </w:pPr>
            <w:r>
              <w:t>70 (37%)</w:t>
            </w:r>
          </w:p>
        </w:tc>
        <w:tc>
          <w:tcPr>
            <w:tcW w:w="870" w:type="pct"/>
            <w:tcBorders>
              <w:top w:val="single" w:sz="18" w:space="0" w:color="auto"/>
              <w:left w:val="nil"/>
              <w:bottom w:val="nil"/>
              <w:right w:val="nil"/>
            </w:tcBorders>
            <w:hideMark/>
          </w:tcPr>
          <w:p w14:paraId="0202112A" w14:textId="77777777" w:rsidR="00922E0A" w:rsidRDefault="00922E0A">
            <w:pPr>
              <w:pStyle w:val="Compact"/>
              <w:jc w:val="center"/>
            </w:pPr>
            <w:r>
              <w:t>43 (29%)</w:t>
            </w:r>
          </w:p>
        </w:tc>
        <w:tc>
          <w:tcPr>
            <w:tcW w:w="1026" w:type="pct"/>
            <w:tcBorders>
              <w:top w:val="single" w:sz="18" w:space="0" w:color="auto"/>
              <w:left w:val="nil"/>
              <w:bottom w:val="nil"/>
              <w:right w:val="nil"/>
            </w:tcBorders>
            <w:hideMark/>
          </w:tcPr>
          <w:p w14:paraId="2459193A" w14:textId="77777777" w:rsidR="00922E0A" w:rsidRDefault="00922E0A">
            <w:pPr>
              <w:pStyle w:val="Compact"/>
              <w:jc w:val="center"/>
            </w:pPr>
            <w:r>
              <w:t>789,006 (31%)</w:t>
            </w:r>
          </w:p>
        </w:tc>
        <w:tc>
          <w:tcPr>
            <w:tcW w:w="1004" w:type="pct"/>
            <w:tcBorders>
              <w:top w:val="single" w:sz="18" w:space="0" w:color="auto"/>
              <w:left w:val="nil"/>
              <w:bottom w:val="nil"/>
              <w:right w:val="nil"/>
            </w:tcBorders>
            <w:hideMark/>
          </w:tcPr>
          <w:p w14:paraId="09299CEB" w14:textId="77777777" w:rsidR="00922E0A" w:rsidRDefault="00922E0A">
            <w:pPr>
              <w:pStyle w:val="Compact"/>
              <w:jc w:val="center"/>
            </w:pPr>
            <w:r>
              <w:t>171,825 (16%)</w:t>
            </w:r>
          </w:p>
        </w:tc>
      </w:tr>
      <w:tr w:rsidR="00922E0A" w14:paraId="742F70CB" w14:textId="77777777" w:rsidTr="00922E0A">
        <w:tc>
          <w:tcPr>
            <w:tcW w:w="0" w:type="auto"/>
            <w:hideMark/>
          </w:tcPr>
          <w:p w14:paraId="66DB0C7C" w14:textId="77777777" w:rsidR="00922E0A" w:rsidRDefault="00922E0A">
            <w:pPr>
              <w:pStyle w:val="Compact"/>
            </w:pPr>
            <w:r>
              <w:t>IO</w:t>
            </w:r>
          </w:p>
        </w:tc>
        <w:tc>
          <w:tcPr>
            <w:tcW w:w="833" w:type="pct"/>
            <w:hideMark/>
          </w:tcPr>
          <w:p w14:paraId="7C7AD778" w14:textId="77777777" w:rsidR="00922E0A" w:rsidRDefault="00922E0A">
            <w:pPr>
              <w:pStyle w:val="Compact"/>
              <w:jc w:val="center"/>
            </w:pPr>
            <w:r>
              <w:t>48 (25%)</w:t>
            </w:r>
          </w:p>
        </w:tc>
        <w:tc>
          <w:tcPr>
            <w:tcW w:w="870" w:type="pct"/>
            <w:hideMark/>
          </w:tcPr>
          <w:p w14:paraId="0FA9226A" w14:textId="77777777" w:rsidR="00922E0A" w:rsidRDefault="00922E0A">
            <w:pPr>
              <w:pStyle w:val="Compact"/>
              <w:jc w:val="center"/>
            </w:pPr>
            <w:r>
              <w:t>7 (4.7%)</w:t>
            </w:r>
          </w:p>
        </w:tc>
        <w:tc>
          <w:tcPr>
            <w:tcW w:w="1026" w:type="pct"/>
            <w:hideMark/>
          </w:tcPr>
          <w:p w14:paraId="6699EDE2" w14:textId="77777777" w:rsidR="00922E0A" w:rsidRDefault="00922E0A">
            <w:pPr>
              <w:pStyle w:val="Compact"/>
              <w:jc w:val="center"/>
            </w:pPr>
            <w:r>
              <w:t>269,219 (11%)</w:t>
            </w:r>
          </w:p>
        </w:tc>
        <w:tc>
          <w:tcPr>
            <w:tcW w:w="1004" w:type="pct"/>
            <w:hideMark/>
          </w:tcPr>
          <w:p w14:paraId="3A47EBD7" w14:textId="77777777" w:rsidR="00922E0A" w:rsidRDefault="00922E0A">
            <w:pPr>
              <w:pStyle w:val="Compact"/>
              <w:jc w:val="center"/>
            </w:pPr>
            <w:r>
              <w:t>25,000 (2.4%)</w:t>
            </w:r>
          </w:p>
        </w:tc>
      </w:tr>
      <w:tr w:rsidR="00922E0A" w14:paraId="1FCA2F92" w14:textId="77777777" w:rsidTr="00DA7269">
        <w:tc>
          <w:tcPr>
            <w:tcW w:w="0" w:type="auto"/>
            <w:hideMark/>
          </w:tcPr>
          <w:p w14:paraId="5B0705D8" w14:textId="77777777" w:rsidR="00922E0A" w:rsidRDefault="00922E0A">
            <w:pPr>
              <w:pStyle w:val="Compact"/>
            </w:pPr>
            <w:r>
              <w:t>Random tweets</w:t>
            </w:r>
          </w:p>
        </w:tc>
        <w:tc>
          <w:tcPr>
            <w:tcW w:w="833" w:type="pct"/>
            <w:hideMark/>
          </w:tcPr>
          <w:p w14:paraId="3778111A" w14:textId="77777777" w:rsidR="00922E0A" w:rsidRDefault="00922E0A">
            <w:pPr>
              <w:pStyle w:val="Compact"/>
              <w:jc w:val="center"/>
            </w:pPr>
            <w:r>
              <w:t>-</w:t>
            </w:r>
          </w:p>
        </w:tc>
        <w:tc>
          <w:tcPr>
            <w:tcW w:w="870" w:type="pct"/>
            <w:hideMark/>
          </w:tcPr>
          <w:p w14:paraId="1434DFED" w14:textId="77777777" w:rsidR="00922E0A" w:rsidRDefault="00922E0A">
            <w:pPr>
              <w:pStyle w:val="Compact"/>
              <w:jc w:val="center"/>
            </w:pPr>
            <w:r>
              <w:t>-</w:t>
            </w:r>
          </w:p>
        </w:tc>
        <w:tc>
          <w:tcPr>
            <w:tcW w:w="1026" w:type="pct"/>
            <w:hideMark/>
          </w:tcPr>
          <w:p w14:paraId="4B7F3388" w14:textId="77777777" w:rsidR="00922E0A" w:rsidRDefault="00922E0A">
            <w:pPr>
              <w:pStyle w:val="Compact"/>
              <w:jc w:val="center"/>
            </w:pPr>
            <w:r>
              <w:t>-</w:t>
            </w:r>
          </w:p>
        </w:tc>
        <w:tc>
          <w:tcPr>
            <w:tcW w:w="1004" w:type="pct"/>
            <w:hideMark/>
          </w:tcPr>
          <w:p w14:paraId="69E8B73B" w14:textId="77777777" w:rsidR="00922E0A" w:rsidRDefault="00922E0A">
            <w:pPr>
              <w:pStyle w:val="Compact"/>
              <w:jc w:val="center"/>
            </w:pPr>
            <w:r>
              <w:t>83,823 (3.3%)</w:t>
            </w:r>
          </w:p>
        </w:tc>
      </w:tr>
      <w:tr w:rsidR="00922E0A" w14:paraId="7A7941E0" w14:textId="77777777" w:rsidTr="00DA7269">
        <w:tc>
          <w:tcPr>
            <w:tcW w:w="0" w:type="auto"/>
            <w:tcBorders>
              <w:top w:val="nil"/>
              <w:left w:val="nil"/>
              <w:bottom w:val="single" w:sz="18" w:space="0" w:color="auto"/>
              <w:right w:val="nil"/>
            </w:tcBorders>
            <w:hideMark/>
          </w:tcPr>
          <w:p w14:paraId="2A8FC56A" w14:textId="77777777" w:rsidR="00922E0A" w:rsidRDefault="00922E0A">
            <w:pPr>
              <w:pStyle w:val="Compact"/>
            </w:pPr>
            <w:r>
              <w:t>UK</w:t>
            </w:r>
          </w:p>
        </w:tc>
        <w:tc>
          <w:tcPr>
            <w:tcW w:w="833" w:type="pct"/>
            <w:tcBorders>
              <w:top w:val="nil"/>
              <w:left w:val="nil"/>
              <w:bottom w:val="single" w:sz="18" w:space="0" w:color="auto"/>
              <w:right w:val="nil"/>
            </w:tcBorders>
            <w:hideMark/>
          </w:tcPr>
          <w:p w14:paraId="68953106" w14:textId="77777777" w:rsidR="00922E0A" w:rsidRDefault="00922E0A">
            <w:pPr>
              <w:pStyle w:val="Compact"/>
              <w:jc w:val="center"/>
            </w:pPr>
            <w:r>
              <w:t>72 (38%)</w:t>
            </w:r>
          </w:p>
        </w:tc>
        <w:tc>
          <w:tcPr>
            <w:tcW w:w="870" w:type="pct"/>
            <w:tcBorders>
              <w:top w:val="nil"/>
              <w:left w:val="nil"/>
              <w:bottom w:val="single" w:sz="18" w:space="0" w:color="auto"/>
              <w:right w:val="nil"/>
            </w:tcBorders>
            <w:hideMark/>
          </w:tcPr>
          <w:p w14:paraId="3E8691E4" w14:textId="77777777" w:rsidR="00922E0A" w:rsidRDefault="00922E0A">
            <w:pPr>
              <w:pStyle w:val="Compact"/>
              <w:jc w:val="center"/>
            </w:pPr>
            <w:r>
              <w:t>99 (66%)</w:t>
            </w:r>
          </w:p>
        </w:tc>
        <w:tc>
          <w:tcPr>
            <w:tcW w:w="1026" w:type="pct"/>
            <w:tcBorders>
              <w:top w:val="nil"/>
              <w:left w:val="nil"/>
              <w:bottom w:val="single" w:sz="18" w:space="0" w:color="auto"/>
              <w:right w:val="nil"/>
            </w:tcBorders>
            <w:hideMark/>
          </w:tcPr>
          <w:p w14:paraId="4B97A215" w14:textId="77777777" w:rsidR="00922E0A" w:rsidRDefault="00922E0A">
            <w:pPr>
              <w:pStyle w:val="Compact"/>
              <w:jc w:val="center"/>
            </w:pPr>
            <w:r>
              <w:t>1,362,734 (54%)</w:t>
            </w:r>
          </w:p>
        </w:tc>
        <w:tc>
          <w:tcPr>
            <w:tcW w:w="1004" w:type="pct"/>
            <w:tcBorders>
              <w:top w:val="nil"/>
              <w:left w:val="nil"/>
              <w:bottom w:val="single" w:sz="18" w:space="0" w:color="auto"/>
              <w:right w:val="nil"/>
            </w:tcBorders>
            <w:hideMark/>
          </w:tcPr>
          <w:p w14:paraId="1331D9B2" w14:textId="77777777" w:rsidR="00922E0A" w:rsidRDefault="00922E0A">
            <w:pPr>
              <w:pStyle w:val="Compact"/>
              <w:jc w:val="center"/>
            </w:pPr>
            <w:r>
              <w:t>855,544 (81%)</w:t>
            </w:r>
          </w:p>
        </w:tc>
      </w:tr>
    </w:tbl>
    <w:p w14:paraId="1A8DB403" w14:textId="082D8C89" w:rsidR="00B07309" w:rsidRPr="00775081" w:rsidRDefault="00775081" w:rsidP="00775081">
      <w:pPr>
        <w:pStyle w:val="Caption"/>
        <w:rPr>
          <w:sz w:val="20"/>
          <w:szCs w:val="20"/>
          <w:lang w:val="en-US"/>
        </w:rPr>
      </w:pPr>
      <w:r w:rsidRPr="00775081">
        <w:rPr>
          <w:lang w:val="en-US"/>
        </w:rPr>
        <w:t xml:space="preserve">Table </w:t>
      </w:r>
      <w:r>
        <w:fldChar w:fldCharType="begin"/>
      </w:r>
      <w:r w:rsidRPr="00775081">
        <w:rPr>
          <w:lang w:val="en-US"/>
        </w:rPr>
        <w:instrText xml:space="preserve"> SEQ Table \* ARABIC </w:instrText>
      </w:r>
      <w:r>
        <w:fldChar w:fldCharType="separate"/>
      </w:r>
      <w:r w:rsidRPr="00775081">
        <w:rPr>
          <w:noProof/>
          <w:lang w:val="en-US"/>
        </w:rPr>
        <w:t>1</w:t>
      </w:r>
      <w:r>
        <w:fldChar w:fldCharType="end"/>
      </w:r>
      <w:r w:rsidRPr="00775081">
        <w:rPr>
          <w:lang w:val="en-US"/>
        </w:rPr>
        <w:t>: Summary of final dataset</w:t>
      </w:r>
    </w:p>
    <w:p w14:paraId="493F9CD9" w14:textId="77777777" w:rsidR="00B07309" w:rsidRPr="006629F7" w:rsidRDefault="00B07309" w:rsidP="00B07309">
      <w:pPr>
        <w:pStyle w:val="Heading2"/>
        <w:rPr>
          <w:sz w:val="20"/>
          <w:szCs w:val="20"/>
          <w:lang w:val="en-US"/>
        </w:rPr>
      </w:pPr>
      <w:r w:rsidRPr="006629F7">
        <w:rPr>
          <w:sz w:val="20"/>
          <w:szCs w:val="20"/>
          <w:lang w:val="en-US"/>
        </w:rPr>
        <w:t>Indicators</w:t>
      </w:r>
    </w:p>
    <w:p w14:paraId="28710ECB" w14:textId="77777777" w:rsidR="00B07309" w:rsidRPr="006629F7" w:rsidRDefault="00B07309" w:rsidP="00B07309">
      <w:pPr>
        <w:pStyle w:val="BodyText"/>
        <w:jc w:val="both"/>
        <w:rPr>
          <w:sz w:val="20"/>
          <w:szCs w:val="20"/>
        </w:rPr>
      </w:pPr>
      <w:r w:rsidRPr="006629F7">
        <w:rPr>
          <w:sz w:val="20"/>
          <w:szCs w:val="20"/>
        </w:rPr>
        <w:t xml:space="preserve">Besides describing and comparing the volume of supranational communication via Twitter, our primary interest lies in charting the characteristics of the collected tweets with a focus on what they can tell us about engaging with and engagement of citizens on this interactive platform. </w:t>
      </w:r>
      <w:commentRangeStart w:id="1"/>
      <w:r w:rsidRPr="006629F7">
        <w:rPr>
          <w:sz w:val="20"/>
          <w:szCs w:val="20"/>
        </w:rPr>
        <w:t>Along our discussion above</w:t>
      </w:r>
      <w:commentRangeEnd w:id="1"/>
      <w:r w:rsidRPr="006629F7">
        <w:rPr>
          <w:rStyle w:val="CommentReference"/>
          <w:sz w:val="20"/>
          <w:szCs w:val="20"/>
        </w:rPr>
        <w:commentReference w:id="1"/>
      </w:r>
      <w:r w:rsidRPr="006629F7">
        <w:rPr>
          <w:sz w:val="20"/>
          <w:szCs w:val="20"/>
        </w:rPr>
        <w:t>, three blocks of indicators are of key interest here.</w:t>
      </w:r>
    </w:p>
    <w:p w14:paraId="1451530C" w14:textId="21BCB71C" w:rsidR="00B07309" w:rsidRPr="006629F7" w:rsidRDefault="00B07309" w:rsidP="00B07309">
      <w:pPr>
        <w:pStyle w:val="BodyText"/>
        <w:jc w:val="both"/>
        <w:rPr>
          <w:sz w:val="20"/>
          <w:szCs w:val="20"/>
        </w:rPr>
      </w:pPr>
      <w:r w:rsidRPr="006629F7">
        <w:rPr>
          <w:i/>
          <w:sz w:val="20"/>
          <w:szCs w:val="20"/>
        </w:rPr>
        <w:t xml:space="preserve">Textual message content: </w:t>
      </w:r>
      <w:commentRangeStart w:id="2"/>
      <w:r w:rsidRPr="006629F7">
        <w:rPr>
          <w:sz w:val="20"/>
          <w:szCs w:val="20"/>
        </w:rPr>
        <w:t xml:space="preserve">As noted above </w:t>
      </w:r>
      <w:commentRangeEnd w:id="2"/>
      <w:r w:rsidRPr="006629F7">
        <w:rPr>
          <w:rStyle w:val="CommentReference"/>
          <w:sz w:val="20"/>
          <w:szCs w:val="20"/>
        </w:rPr>
        <w:commentReference w:id="2"/>
      </w:r>
      <w:r w:rsidRPr="006629F7">
        <w:rPr>
          <w:sz w:val="20"/>
          <w:szCs w:val="20"/>
        </w:rPr>
        <w:t xml:space="preserve">a necessary condition for engaging messages is that the message is easily understandable and graspable in the first place. Exploiting the validations and tools provided by Benoit, </w:t>
      </w:r>
      <w:proofErr w:type="spellStart"/>
      <w:r w:rsidRPr="006629F7">
        <w:rPr>
          <w:sz w:val="20"/>
          <w:szCs w:val="20"/>
        </w:rPr>
        <w:t>Spirling</w:t>
      </w:r>
      <w:proofErr w:type="spellEnd"/>
      <w:r w:rsidRPr="006629F7">
        <w:rPr>
          <w:sz w:val="20"/>
          <w:szCs w:val="20"/>
        </w:rPr>
        <w:t xml:space="preserve">, and Munger </w:t>
      </w:r>
      <w:r w:rsidRPr="006629F7">
        <w:rPr>
          <w:sz w:val="20"/>
          <w:szCs w:val="20"/>
        </w:rPr>
        <w:fldChar w:fldCharType="begin"/>
      </w:r>
      <w:r w:rsidR="000E7F85" w:rsidRPr="006629F7">
        <w:rPr>
          <w:sz w:val="20"/>
          <w:szCs w:val="20"/>
        </w:rPr>
        <w:instrText xml:space="preserve"> ADDIN ZOTERO_ITEM CSL_CITATION {"citationID":"Pfbw8xAV","properties":{"formattedCitation":"(2019)","plainCitation":"(2019)","noteIndex":0},"citationItems":[{"id":4378,"uris":["http://zotero.org/groups/2912652/items/KKVXM6T8"],"uri":["http://zotero.org/groups/2912652/items/KKVXM6T8"],"itemData":{"id":4378,"type":"article-journal","abstract":"Political scientists lack domain-specific measures for the purpose of measuring the sophistication of political communication. We systematically review the shortcomings of existing approaches, before developing a new and better method along with software tools to apply it. We use crowdsourcing to perform thousands of pairwise comparisons of text snippets and incorporate these results into a statistical model of sophistication. This includes previously excluded features such as parts of speech and a measure of word rarity derived from dynamic term frequencies in the Google Books data set. Our technique not only shows which features are appropriate to the political domain and how, but also provides a measure easily applied and rescaled to political texts in a way that facilitates probabilistic comparisons. We reanalyze the State of the Union corpus to demonstrate how conclusions differ when using our improved approach, including the ability to compare complexity as a function of covariates.","container-title":"American Journal of Political Science","DOI":"https://doi.org/10.1111/ajps.12423","ISSN":"1540-5907","issue":"2","language":"en","note":"_eprint: https://onlinelibrary.wiley.com/doi/pdf/10.1111/ajps.12423","page":"491-508","source":"Wiley Online Library","title":"Measuring and Explaining Political Sophistication through Textual Complexity","volume":"63","author":[{"family":"Benoit","given":"Kenneth"},{"family":"Munger","given":"Kevin"},{"family":"Spirling","given":"Arthur"}],"issued":{"date-parts":[["2019"]]}},"suppress-author":true}],"schema":"https://github.com/citation-style-language/schema/raw/master/csl-citation.json"} </w:instrText>
      </w:r>
      <w:r w:rsidRPr="006629F7">
        <w:rPr>
          <w:sz w:val="20"/>
          <w:szCs w:val="20"/>
        </w:rPr>
        <w:fldChar w:fldCharType="separate"/>
      </w:r>
      <w:r w:rsidRPr="006629F7">
        <w:rPr>
          <w:rFonts w:ascii="Cambria" w:hAnsi="Cambria"/>
          <w:sz w:val="20"/>
          <w:szCs w:val="20"/>
        </w:rPr>
        <w:t>(2019)</w:t>
      </w:r>
      <w:r w:rsidRPr="006629F7">
        <w:rPr>
          <w:sz w:val="20"/>
          <w:szCs w:val="20"/>
        </w:rPr>
        <w:fldChar w:fldCharType="end"/>
      </w:r>
      <w:r w:rsidRPr="006629F7">
        <w:rPr>
          <w:sz w:val="20"/>
          <w:szCs w:val="20"/>
        </w:rPr>
        <w:t xml:space="preserve"> we thus extract </w:t>
      </w:r>
      <w:r w:rsidR="0022164A" w:rsidRPr="006629F7">
        <w:rPr>
          <w:sz w:val="20"/>
          <w:szCs w:val="20"/>
        </w:rPr>
        <w:t>three</w:t>
      </w:r>
      <w:r w:rsidRPr="006629F7">
        <w:rPr>
          <w:sz w:val="20"/>
          <w:szCs w:val="20"/>
        </w:rPr>
        <w:t xml:space="preserve"> features from the English-language elements of each Tweet. First, we measure syntactic and grammatical complexity by the Flesh/Kincaid reading ease score. This compound indicator of sentence and word length captures the required cognitive mobilization (often described by anchoring it in education levels) to grasp the textual content of a message. Second, we measure familiarity of the vocabulary supranational actors use. This is proxied by the average frequency by which the words </w:t>
      </w:r>
      <w:proofErr w:type="gramStart"/>
      <w:r w:rsidRPr="006629F7">
        <w:rPr>
          <w:sz w:val="20"/>
          <w:szCs w:val="20"/>
        </w:rPr>
        <w:t>in a given</w:t>
      </w:r>
      <w:proofErr w:type="gramEnd"/>
      <w:r w:rsidRPr="006629F7">
        <w:rPr>
          <w:sz w:val="20"/>
          <w:szCs w:val="20"/>
        </w:rPr>
        <w:t xml:space="preserve"> </w:t>
      </w:r>
      <w:r w:rsidRPr="006629F7">
        <w:rPr>
          <w:sz w:val="20"/>
          <w:szCs w:val="20"/>
        </w:rPr>
        <w:lastRenderedPageBreak/>
        <w:t xml:space="preserve">tweet occur in the overall Google Books corpus as the broadest available representation of the English language. The intuition is that words that are more common in the English </w:t>
      </w:r>
      <w:r w:rsidR="00350511" w:rsidRPr="006629F7">
        <w:rPr>
          <w:sz w:val="20"/>
          <w:szCs w:val="20"/>
        </w:rPr>
        <w:t>language, as</w:t>
      </w:r>
      <w:r w:rsidRPr="006629F7">
        <w:rPr>
          <w:sz w:val="20"/>
          <w:szCs w:val="20"/>
        </w:rPr>
        <w:t xml:space="preserve"> opposed to rarer </w:t>
      </w:r>
      <w:r w:rsidR="004A1F89" w:rsidRPr="006629F7">
        <w:rPr>
          <w:sz w:val="20"/>
          <w:szCs w:val="20"/>
        </w:rPr>
        <w:t>j</w:t>
      </w:r>
      <w:r w:rsidRPr="006629F7">
        <w:rPr>
          <w:sz w:val="20"/>
          <w:szCs w:val="20"/>
        </w:rPr>
        <w:t>argon</w:t>
      </w:r>
      <w:r w:rsidR="004A1F89" w:rsidRPr="006629F7">
        <w:rPr>
          <w:sz w:val="20"/>
          <w:szCs w:val="20"/>
        </w:rPr>
        <w:t>,</w:t>
      </w:r>
      <w:r w:rsidRPr="006629F7">
        <w:rPr>
          <w:sz w:val="20"/>
          <w:szCs w:val="20"/>
        </w:rPr>
        <w:t xml:space="preserve"> are better known and thus more readily understandable by a broad audience. </w:t>
      </w:r>
      <w:r w:rsidR="00350511" w:rsidRPr="006629F7">
        <w:rPr>
          <w:sz w:val="20"/>
          <w:szCs w:val="20"/>
        </w:rPr>
        <w:t xml:space="preserve">Lastly, we measure the average verb-to-noun ratio </w:t>
      </w:r>
      <w:r w:rsidR="00E05BF4" w:rsidRPr="006629F7">
        <w:rPr>
          <w:sz w:val="20"/>
          <w:szCs w:val="20"/>
        </w:rPr>
        <w:t>in tweets. L</w:t>
      </w:r>
      <w:proofErr w:type="spellStart"/>
      <w:r w:rsidR="00E05BF4" w:rsidRPr="006629F7">
        <w:rPr>
          <w:sz w:val="20"/>
          <w:szCs w:val="20"/>
          <w:lang w:val="en-GB"/>
        </w:rPr>
        <w:t>inguists</w:t>
      </w:r>
      <w:proofErr w:type="spellEnd"/>
      <w:r w:rsidR="00E05BF4" w:rsidRPr="006629F7">
        <w:rPr>
          <w:sz w:val="20"/>
          <w:szCs w:val="20"/>
          <w:lang w:val="en-GB"/>
        </w:rPr>
        <w:t xml:space="preserve"> stress that texts express political agency better when they resort to a verbal as opposed to a nominal style </w:t>
      </w:r>
      <w:r w:rsidR="00E05BF4" w:rsidRPr="006629F7">
        <w:rPr>
          <w:sz w:val="20"/>
          <w:szCs w:val="20"/>
          <w:lang w:val="en-GB"/>
        </w:rPr>
        <w:fldChar w:fldCharType="begin"/>
      </w:r>
      <w:r w:rsidR="00E05BF4" w:rsidRPr="006629F7">
        <w:rPr>
          <w:sz w:val="20"/>
          <w:szCs w:val="20"/>
          <w:lang w:val="en-GB"/>
        </w:rPr>
        <w:instrText xml:space="preserve"> ADDIN ZOTERO_ITEM CSL_CITATION {"citationID":"59COeTas","properties":{"formattedCitation":"(Biber {\\i{}et al.} 1998: 65 pp. Thibault 1991)","plainCitation":"(Biber et al. 1998: 65 pp. Thibault 1991)","noteIndex":0},"citationItems":[{"id":7152,"uris":["http://zotero.org/groups/2912652/items/U5JMTZUJ"],"uri":["http://zotero.org/groups/2912652/items/U5JMTZUJ"],"itemData":{"id":7152,"type":"book","abstract":"This book is about investigating the way people use language in speech and writing. It introduces the corpus-based approach to linguistics, based on analysis of large databases of real language examples stored on computer. Each chapter focuses on a different area of linguistics, including lexicography, grammar, discourse, register variation, language acquisition, and historical linguistics. Example analyses are presented in each chapter to provide concrete descriptions of the research methods and advantages of corpus-based techniques. Ten methodology boxes provide clear and concise explanations of the issues in doing corpus-based research and reading corpus-based studies and there is a useful appendix of resources for corpus-based investigation. This lucid and comprehensive introduction to the subject will be welcomed by a broad range of readers, from undergraduate students to professional researchers.","event-place":"Cambridge ; New York","ISBN":"978-0-521-49957-6","language":"Englisch","number-of-pages":"312","publisher":"Cambridge University Press","publisher-place":"Cambridge ; New York","source":"Amazon","title":"Corpus Linguistics: Investigating Language Structure and Use","title-short":"Corpus Linguistics","author":[{"family":"Biber","given":"Douglas"},{"family":"Conrad","given":"Susan"},{"family":"Reppen","given":"Randi"}],"issued":{"date-parts":[["1998"]]}},"suffix":": 65 pp."},{"id":7166,"uris":["http://zotero.org/groups/2912652/items/A87UVXK9"],"uri":["http://zotero.org/groups/2912652/items/A87UVXK9"],"itemData":{"id":7166,"type":"chapter","container-title":"Functional and Systemic Linguistics: Approaches and Uses","event-place":"Berlin","page":"281-306","publisher":"Walter de Gruyter","publisher-place":"Berlin","title":"Grammar, technocracy, and the noun","author":[{"family":"Thibault","given":"Paul J."}],"editor":[{"family":"Ventola","given":"Eija"}],"issued":{"date-parts":[["1991"]]}}}],"schema":"https://github.com/citation-style-language/schema/raw/master/csl-citation.json"} </w:instrText>
      </w:r>
      <w:r w:rsidR="00E05BF4" w:rsidRPr="006629F7">
        <w:rPr>
          <w:sz w:val="20"/>
          <w:szCs w:val="20"/>
          <w:lang w:val="en-GB"/>
        </w:rPr>
        <w:fldChar w:fldCharType="separate"/>
      </w:r>
      <w:r w:rsidR="00E05BF4" w:rsidRPr="006629F7">
        <w:rPr>
          <w:sz w:val="20"/>
          <w:szCs w:val="20"/>
          <w:lang w:val="pt-PT"/>
        </w:rPr>
        <w:t xml:space="preserve">(Biber </w:t>
      </w:r>
      <w:r w:rsidR="00E05BF4" w:rsidRPr="006629F7">
        <w:rPr>
          <w:i/>
          <w:iCs/>
          <w:sz w:val="20"/>
          <w:szCs w:val="20"/>
          <w:lang w:val="pt-PT"/>
        </w:rPr>
        <w:t>et al.</w:t>
      </w:r>
      <w:r w:rsidR="00E05BF4" w:rsidRPr="006629F7">
        <w:rPr>
          <w:sz w:val="20"/>
          <w:szCs w:val="20"/>
          <w:lang w:val="pt-PT"/>
        </w:rPr>
        <w:t xml:space="preserve"> 1998: 65 pp. Thibault 1991)</w:t>
      </w:r>
      <w:r w:rsidR="00E05BF4" w:rsidRPr="006629F7">
        <w:rPr>
          <w:sz w:val="20"/>
          <w:szCs w:val="20"/>
        </w:rPr>
        <w:fldChar w:fldCharType="end"/>
      </w:r>
      <w:r w:rsidR="00E05BF4" w:rsidRPr="006629F7">
        <w:rPr>
          <w:sz w:val="20"/>
          <w:szCs w:val="20"/>
          <w:lang w:val="en-GB"/>
        </w:rPr>
        <w:t xml:space="preserve">. A nominal style, such as academic writing, uses many nouns and nominalizations, thus prioritizing abstract objects and process over action. A verbal </w:t>
      </w:r>
      <w:r w:rsidR="0041178D" w:rsidRPr="006629F7">
        <w:rPr>
          <w:sz w:val="20"/>
          <w:szCs w:val="20"/>
          <w:lang w:val="en-GB"/>
        </w:rPr>
        <w:t xml:space="preserve">style, such as conversations, </w:t>
      </w:r>
      <w:r w:rsidR="00E05BF4" w:rsidRPr="006629F7">
        <w:rPr>
          <w:sz w:val="20"/>
          <w:szCs w:val="20"/>
          <w:lang w:val="en-GB"/>
        </w:rPr>
        <w:t>uses many verbs, thereby clarifying who did what, and providing information on the temporal order of events and processes.</w:t>
      </w:r>
      <w:r w:rsidR="00064613" w:rsidRPr="006629F7">
        <w:rPr>
          <w:sz w:val="20"/>
          <w:szCs w:val="20"/>
          <w:lang w:val="en-GB"/>
        </w:rPr>
        <w:t xml:space="preserve"> </w:t>
      </w:r>
    </w:p>
    <w:p w14:paraId="0EEBA9E9" w14:textId="5214F590" w:rsidR="00B07309" w:rsidRPr="006629F7" w:rsidRDefault="00B07309" w:rsidP="00B07309">
      <w:pPr>
        <w:pStyle w:val="BodyText"/>
        <w:jc w:val="both"/>
        <w:rPr>
          <w:sz w:val="20"/>
          <w:szCs w:val="20"/>
        </w:rPr>
      </w:pPr>
      <w:r w:rsidRPr="006629F7">
        <w:rPr>
          <w:i/>
          <w:sz w:val="20"/>
          <w:szCs w:val="20"/>
        </w:rPr>
        <w:t>Multimedia message content</w:t>
      </w:r>
      <w:r w:rsidRPr="006629F7">
        <w:rPr>
          <w:sz w:val="20"/>
          <w:szCs w:val="20"/>
        </w:rPr>
        <w:t>: Beyond text, the Twitter platform allows</w:t>
      </w:r>
      <w:r w:rsidR="00A27A41" w:rsidRPr="006629F7">
        <w:rPr>
          <w:sz w:val="20"/>
          <w:szCs w:val="20"/>
        </w:rPr>
        <w:t xml:space="preserve"> </w:t>
      </w:r>
      <w:r w:rsidRPr="006629F7">
        <w:rPr>
          <w:sz w:val="20"/>
          <w:szCs w:val="20"/>
        </w:rPr>
        <w:t xml:space="preserve">various means of multimedia messaging. Symbols, pictures, or videos can transmit a large amount of information </w:t>
      </w:r>
      <w:r w:rsidRPr="006629F7">
        <w:rPr>
          <w:sz w:val="20"/>
          <w:szCs w:val="20"/>
        </w:rPr>
        <w:fldChar w:fldCharType="begin"/>
      </w:r>
      <w:r w:rsidR="000E7F85" w:rsidRPr="006629F7">
        <w:rPr>
          <w:sz w:val="20"/>
          <w:szCs w:val="20"/>
        </w:rPr>
        <w:instrText xml:space="preserve"> ADDIN ZOTERO_ITEM CSL_CITATION {"citationID":"FIvpiqTw","properties":{"formattedCitation":"(Tang &amp; Hew, 2018)","plainCitation":"(Tang &amp; Hew, 2018)","noteIndex":0},"citationItems":[{"id":4426,"uris":["http://zotero.org/groups/2912652/items/RSK838UU"],"uri":["http://zotero.org/groups/2912652/items/RSK838UU"],"itemData":{"id":4426,"type":"paper-conference","abstract":"Using emoticons, emoji, and stickers can supplement the lack of human nonverbal cues in computer-mediated environment. Although the use of emoticons, emoji, and stickers has become a common practice, we lack a comprehensive understanding of its communicative function, its impact on online user interactions, the characteristics of user behavior, and user motives. This study is by far the first review to systematically categorize and conclude the studies on using emoticons, emoji, and stickers in computer-mediated communications. We searched related literature in 11 databases and reviewed 50 empirical studies. We then summarized the characteristics of previous studies and the major topics and findings in an inductive approach. The results show that proper use of emoticons, emoji, and stickers, especially positive emoticons, is conducive to both relationship formation and cognitive understanding. They not only help participants express emotions and manage interrelations but also function as words to aid message comprehension.","collection-title":"Educational Communications and Technology Yearbook","container-title":"New Media for Educational Change","DOI":"10.1007/978-981-10-8896-4_16","event-place":"Singapore","ISBN":"978-981-10-8896-4","language":"en","page":"191-201","publisher":"Springer","publisher-place":"Singapore","source":"Springer Link","title":"Emoticon, Emoji, and Sticker Use in Computer-Mediated Communications: Understanding Its Communicative Function, Impact, User Behavior, and Motive","title-short":"Emoticon, Emoji, and Sticker Use in Computer-Mediated Communications","author":[{"family":"Tang","given":"Ying"},{"family":"Hew","given":"Khe Foon"}],"editor":[{"family":"Deng","given":"Liping"},{"family":"Ma","given":"Will W. K."},{"family":"Fong","given":"Cheuk Wai Rose"}],"issued":{"date-parts":[["2018"]]}}}],"schema":"https://github.com/citation-style-language/schema/raw/master/csl-citation.json"} </w:instrText>
      </w:r>
      <w:r w:rsidRPr="006629F7">
        <w:rPr>
          <w:sz w:val="20"/>
          <w:szCs w:val="20"/>
        </w:rPr>
        <w:fldChar w:fldCharType="separate"/>
      </w:r>
      <w:r w:rsidRPr="006629F7">
        <w:rPr>
          <w:rFonts w:ascii="Cambria" w:hAnsi="Cambria"/>
          <w:sz w:val="20"/>
          <w:szCs w:val="20"/>
        </w:rPr>
        <w:t>(Tang &amp; Hew, 2018)</w:t>
      </w:r>
      <w:r w:rsidRPr="006629F7">
        <w:rPr>
          <w:sz w:val="20"/>
          <w:szCs w:val="20"/>
        </w:rPr>
        <w:fldChar w:fldCharType="end"/>
      </w:r>
      <w:r w:rsidRPr="006629F7">
        <w:rPr>
          <w:sz w:val="20"/>
          <w:szCs w:val="20"/>
        </w:rPr>
        <w:t xml:space="preserve">, rendering their usage also relevant for engaging political communication at least in principle. Thus, we initially extract and count the number of emoticons and other special symbols from the content of each tweet. We also store whether a Tweet contains embedded pictures and/or videos as well as links to external URLs from the entities URL field offered by the </w:t>
      </w:r>
      <w:proofErr w:type="spellStart"/>
      <w:r w:rsidRPr="006629F7">
        <w:rPr>
          <w:sz w:val="20"/>
          <w:szCs w:val="20"/>
        </w:rPr>
        <w:t>Twiter</w:t>
      </w:r>
      <w:proofErr w:type="spellEnd"/>
      <w:r w:rsidRPr="006629F7">
        <w:rPr>
          <w:sz w:val="20"/>
          <w:szCs w:val="20"/>
        </w:rPr>
        <w:t xml:space="preserve"> API.</w:t>
      </w:r>
    </w:p>
    <w:p w14:paraId="5FC97B52" w14:textId="4671DFA9" w:rsidR="00064613" w:rsidRPr="006629F7" w:rsidRDefault="00B07309" w:rsidP="00064613">
      <w:pPr>
        <w:pStyle w:val="BodyText"/>
        <w:jc w:val="both"/>
        <w:rPr>
          <w:sz w:val="20"/>
          <w:szCs w:val="20"/>
        </w:rPr>
      </w:pPr>
      <w:r w:rsidRPr="006629F7">
        <w:rPr>
          <w:i/>
          <w:iCs/>
          <w:sz w:val="20"/>
          <w:szCs w:val="20"/>
        </w:rPr>
        <w:t>Engagement of other users</w:t>
      </w:r>
      <w:r w:rsidRPr="006629F7">
        <w:rPr>
          <w:sz w:val="20"/>
          <w:szCs w:val="20"/>
        </w:rPr>
        <w:t xml:space="preserve">: Ultimately, we want to study in how far supranational messages result in user engagement. We focus on the main engagement tools that the platform offers. </w:t>
      </w:r>
      <w:r w:rsidR="004F452B" w:rsidRPr="006629F7">
        <w:rPr>
          <w:sz w:val="20"/>
          <w:szCs w:val="20"/>
        </w:rPr>
        <w:t>Favoriting</w:t>
      </w:r>
      <w:r w:rsidRPr="006629F7">
        <w:rPr>
          <w:sz w:val="20"/>
          <w:szCs w:val="20"/>
        </w:rPr>
        <w:t xml:space="preserve"> allow</w:t>
      </w:r>
      <w:r w:rsidR="004F452B" w:rsidRPr="006629F7">
        <w:rPr>
          <w:sz w:val="20"/>
          <w:szCs w:val="20"/>
        </w:rPr>
        <w:t>s</w:t>
      </w:r>
      <w:r w:rsidRPr="006629F7">
        <w:rPr>
          <w:sz w:val="20"/>
          <w:szCs w:val="20"/>
        </w:rPr>
        <w:t xml:space="preserve"> the user to express a favorable attitude towards a given message. Retweets allow users to amplify the message by directly sharing it, again with a simply click of a button. More proactive forms of engagement that also allow critical stances in principles are quotes and replies. Here users can either contextualize or directly respond to the message with own bits of texts and/or symbols. For each tweet, thus, we </w:t>
      </w:r>
      <w:r w:rsidR="000B51C3" w:rsidRPr="006629F7">
        <w:rPr>
          <w:sz w:val="20"/>
          <w:szCs w:val="20"/>
        </w:rPr>
        <w:t>utilize</w:t>
      </w:r>
      <w:r w:rsidRPr="006629F7">
        <w:rPr>
          <w:sz w:val="20"/>
          <w:szCs w:val="20"/>
        </w:rPr>
        <w:t xml:space="preserve"> the counts of </w:t>
      </w:r>
      <w:r w:rsidR="004F452B" w:rsidRPr="006629F7">
        <w:rPr>
          <w:sz w:val="20"/>
          <w:szCs w:val="20"/>
        </w:rPr>
        <w:t>favorites</w:t>
      </w:r>
      <w:r w:rsidRPr="006629F7">
        <w:rPr>
          <w:sz w:val="20"/>
          <w:szCs w:val="20"/>
        </w:rPr>
        <w:t xml:space="preserve">, retweets, </w:t>
      </w:r>
      <w:proofErr w:type="gramStart"/>
      <w:r w:rsidRPr="006629F7">
        <w:rPr>
          <w:sz w:val="20"/>
          <w:szCs w:val="20"/>
        </w:rPr>
        <w:t>quotes</w:t>
      </w:r>
      <w:proofErr w:type="gramEnd"/>
      <w:r w:rsidRPr="006629F7">
        <w:rPr>
          <w:sz w:val="20"/>
          <w:szCs w:val="20"/>
        </w:rPr>
        <w:t xml:space="preserve"> and replies </w:t>
      </w:r>
      <w:r w:rsidR="000B51C3" w:rsidRPr="006629F7">
        <w:rPr>
          <w:sz w:val="20"/>
          <w:szCs w:val="20"/>
        </w:rPr>
        <w:t xml:space="preserve">as </w:t>
      </w:r>
      <w:r w:rsidRPr="006629F7">
        <w:rPr>
          <w:sz w:val="20"/>
          <w:szCs w:val="20"/>
        </w:rPr>
        <w:t>supplied by the Twitter API</w:t>
      </w:r>
      <w:commentRangeStart w:id="3"/>
      <w:commentRangeStart w:id="4"/>
      <w:r w:rsidRPr="006629F7">
        <w:rPr>
          <w:sz w:val="20"/>
          <w:szCs w:val="20"/>
        </w:rPr>
        <w:t>.</w:t>
      </w:r>
      <w:commentRangeEnd w:id="3"/>
      <w:r w:rsidRPr="006629F7">
        <w:rPr>
          <w:rStyle w:val="CommentReference"/>
          <w:sz w:val="20"/>
          <w:szCs w:val="20"/>
        </w:rPr>
        <w:commentReference w:id="3"/>
      </w:r>
      <w:commentRangeEnd w:id="4"/>
      <w:r w:rsidRPr="006629F7">
        <w:rPr>
          <w:rStyle w:val="CommentReference"/>
          <w:sz w:val="20"/>
          <w:szCs w:val="20"/>
        </w:rPr>
        <w:commentReference w:id="4"/>
      </w:r>
      <w:r w:rsidRPr="006629F7">
        <w:rPr>
          <w:sz w:val="20"/>
          <w:szCs w:val="20"/>
        </w:rPr>
        <w:t xml:space="preserve"> </w:t>
      </w:r>
      <w:commentRangeStart w:id="5"/>
      <w:commentRangeStart w:id="6"/>
      <w:commentRangeEnd w:id="5"/>
      <w:r w:rsidRPr="006629F7">
        <w:rPr>
          <w:rStyle w:val="CommentReference"/>
          <w:sz w:val="20"/>
          <w:szCs w:val="20"/>
        </w:rPr>
        <w:commentReference w:id="5"/>
      </w:r>
      <w:commentRangeEnd w:id="6"/>
      <w:r w:rsidRPr="006629F7">
        <w:rPr>
          <w:rStyle w:val="CommentReference"/>
          <w:sz w:val="20"/>
          <w:szCs w:val="20"/>
        </w:rPr>
        <w:commentReference w:id="6"/>
      </w:r>
      <w:r w:rsidR="00064613" w:rsidRPr="006629F7">
        <w:rPr>
          <w:sz w:val="20"/>
          <w:szCs w:val="20"/>
          <w:lang w:val="en-GB"/>
        </w:rPr>
        <w:t xml:space="preserve"> Details of </w:t>
      </w:r>
      <w:r w:rsidR="00973506" w:rsidRPr="006629F7">
        <w:rPr>
          <w:sz w:val="20"/>
          <w:szCs w:val="20"/>
          <w:lang w:val="en-GB"/>
        </w:rPr>
        <w:t>these pre-processing</w:t>
      </w:r>
      <w:r w:rsidR="00064613" w:rsidRPr="006629F7">
        <w:rPr>
          <w:sz w:val="20"/>
          <w:szCs w:val="20"/>
          <w:lang w:val="en-GB"/>
        </w:rPr>
        <w:t xml:space="preserve"> and replication </w:t>
      </w:r>
      <w:r w:rsidR="00973506" w:rsidRPr="006629F7">
        <w:rPr>
          <w:sz w:val="20"/>
          <w:szCs w:val="20"/>
          <w:lang w:val="en-GB"/>
        </w:rPr>
        <w:t>scripts</w:t>
      </w:r>
      <w:r w:rsidR="00064613" w:rsidRPr="006629F7">
        <w:rPr>
          <w:sz w:val="20"/>
          <w:szCs w:val="20"/>
          <w:lang w:val="en-GB"/>
        </w:rPr>
        <w:t xml:space="preserve"> are presented in online appendix.</w:t>
      </w:r>
    </w:p>
    <w:p w14:paraId="57F77E6A" w14:textId="4F8CE3F0" w:rsidR="00B07309" w:rsidRPr="006629F7" w:rsidRDefault="00B07309" w:rsidP="00B07309">
      <w:pPr>
        <w:pStyle w:val="BodyText"/>
        <w:jc w:val="both"/>
        <w:rPr>
          <w:sz w:val="20"/>
          <w:szCs w:val="20"/>
        </w:rPr>
      </w:pPr>
    </w:p>
    <w:p w14:paraId="129ED100" w14:textId="77777777" w:rsidR="00B07309" w:rsidRPr="00B07309" w:rsidRDefault="00B07309" w:rsidP="00B07309">
      <w:pPr>
        <w:rPr>
          <w:lang w:val="en-US"/>
        </w:rPr>
      </w:pPr>
    </w:p>
    <w:sectPr w:rsidR="00B07309" w:rsidRPr="00B0730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na Furkan Özdemir" w:date="2021-09-15T10:34:00Z" w:initials="SFÖ">
    <w:p w14:paraId="76D5F7F1" w14:textId="3D8EC84C" w:rsidR="00256D4C" w:rsidRDefault="00A55EA3">
      <w:pPr>
        <w:pStyle w:val="CommentText"/>
      </w:pPr>
      <w:r>
        <w:t xml:space="preserve">These justifications can benefit from your review Christian. </w:t>
      </w:r>
      <w:r w:rsidR="00256D4C">
        <w:t xml:space="preserve">I couldn’t find some of the works you suggested and </w:t>
      </w:r>
      <w:r w:rsidR="00256D4C">
        <w:rPr>
          <w:rStyle w:val="CommentReference"/>
        </w:rPr>
        <w:annotationRef/>
      </w:r>
      <w:r w:rsidR="00256D4C">
        <w:t xml:space="preserve">some of the works were in German. I don’t trust my German skills enough to </w:t>
      </w:r>
      <w:r>
        <w:t xml:space="preserve">cite an article. </w:t>
      </w:r>
    </w:p>
  </w:comment>
  <w:comment w:id="1" w:author="Christian Rauh" w:date="2021-06-03T11:12:00Z" w:initials="CR">
    <w:p w14:paraId="1351C096" w14:textId="77777777" w:rsidR="00B07309" w:rsidRDefault="00B07309" w:rsidP="00B07309">
      <w:pPr>
        <w:pStyle w:val="CommentText"/>
      </w:pPr>
      <w:r>
        <w:rPr>
          <w:rStyle w:val="CommentReference"/>
        </w:rPr>
        <w:annotationRef/>
      </w:r>
    </w:p>
  </w:comment>
  <w:comment w:id="2" w:author="Christian Rauh" w:date="2021-06-03T11:36:00Z" w:initials="CR">
    <w:p w14:paraId="4255F5E9" w14:textId="77777777" w:rsidR="00B07309" w:rsidRDefault="00B07309" w:rsidP="00B07309">
      <w:pPr>
        <w:pStyle w:val="CommentText"/>
      </w:pPr>
      <w:r>
        <w:rPr>
          <w:rStyle w:val="CommentReference"/>
        </w:rPr>
        <w:annotationRef/>
      </w:r>
      <w:r>
        <w:t xml:space="preserve">These things need to </w:t>
      </w:r>
      <w:proofErr w:type="gramStart"/>
      <w:r>
        <w:t>prepared</w:t>
      </w:r>
      <w:proofErr w:type="gramEnd"/>
      <w:r>
        <w:t xml:space="preserve"> mainly in section 2 above. Here it should be really the technical information only.</w:t>
      </w:r>
    </w:p>
    <w:p w14:paraId="76C7C70E" w14:textId="77777777" w:rsidR="00B07309" w:rsidRDefault="00B07309" w:rsidP="00B07309">
      <w:pPr>
        <w:pStyle w:val="CommentText"/>
      </w:pPr>
    </w:p>
    <w:p w14:paraId="692C5500" w14:textId="77777777" w:rsidR="00B07309" w:rsidRDefault="00B07309" w:rsidP="00B07309">
      <w:pPr>
        <w:pStyle w:val="CommentText"/>
      </w:pPr>
      <w:r>
        <w:t>I like the parts you have written already but think that the belong rather int section 2:</w:t>
      </w:r>
    </w:p>
    <w:p w14:paraId="64C5D703" w14:textId="77777777" w:rsidR="00B07309" w:rsidRDefault="00B07309" w:rsidP="00B07309">
      <w:pPr>
        <w:pStyle w:val="CommentText"/>
      </w:pPr>
    </w:p>
    <w:p w14:paraId="14D66B27" w14:textId="77777777" w:rsidR="00B07309" w:rsidRDefault="00B07309" w:rsidP="00B07309">
      <w:pPr>
        <w:pStyle w:val="BodyText"/>
        <w:jc w:val="both"/>
      </w:pPr>
      <w:r>
        <w:t xml:space="preserve">To examine the communication of quality we focus on three sets of indicators: message complexity, </w:t>
      </w:r>
      <w:proofErr w:type="gramStart"/>
      <w:r>
        <w:t>interactivity</w:t>
      </w:r>
      <w:proofErr w:type="gramEnd"/>
      <w:r>
        <w:t xml:space="preserve"> and reporting of political responsibility. Extant research has demonstrated that both semantic and syntactic complexity of political messages strongly influence political knowledge acquisition and engagement with the messages</w:t>
      </w:r>
      <w:r>
        <w:fldChar w:fldCharType="begin"/>
      </w:r>
      <w:r>
        <w:instrText xml:space="preserve"> ADDIN ZOTERO_ITEM CSL_CITATION {"citationID":"u5xIvmww","properties":{"formattedCitation":"(Bischof &amp; Senninger, 2018; Eveland et al., 2004; Spirling, 2015; Tolochko et al., 2019)","plainCitation":"(Bischof &amp; Senninger, 2018; Eveland et al., 2004; Spirling, 2015; Tolochko et al., 2019)","noteIndex":0},"citationItems":[{"id":7039,"uris":["http://zotero.org/groups/2912652/items/ILLYQJYM"],"uri":["http://zotero.org/groups/2912652/items/ILLYQJYM"],"itemData":{"id":7039,"type":"article-journal","abstract":"Which parties use simple language in their campaign messages, and do simple campaign messages resonate with voters’ information about parties? This study introduces a novel link between the language applied during election campaigns and citizens’ ability to position parties in the ideological space. To this end, how complexity of campaign messages varies across parties as well as how it affects voters’ knowledge about party positions is investigated. Theoretically, it is suggested that populist parties are more likely to simplify their campaign messages to demarcate themselves from mainstream competitors. In turn, voters should perceive and process simpler campaign messages better and, therefore, have more knowledge about the position of parties that communicate simpler campaign messages. The article presents and validates a measure of complexity and uses it to assess the language of manifestos in Austria and Germany in the period 1945–2013. It shows that political parties, in general, use barely comprehensible language to communicate their policy positions. However, differences between parties exist and support is found for the conjecture about populist parties as they employ significantly less complex language in their manifestos. Second, evidence is found that individuals are better able to place parties in the ideological space if parties use less complex campaign messages. The findings lead to greater understanding of mass-elite linkages during election campaigns and have important consequences for the future analysis of manifesto data.","container-title":"European Journal of Political Research","DOI":"https://doi.org/10.1111/1475-6765.12235","ISSN":"1475-6765","issue":"2","language":"en","note":"_eprint: https://ejpr.onlinelibrary.wiley.com/doi/pdf/10.1111/1475-6765.12235","page":"473-495","source":"Wiley Online Library","title":"Simple politics for the people? Complexity in campaign messages and political knowledge","title-short":"Simple politics for the people?","volume":"57","author":[{"family":"Bischof","given":"Daniel"},{"family":"Senninger","given":"Roman"}],"issued":{"date-parts":[["2018"]]}}},{"id":7042,"uris":["http://zotero.org/groups/2912652/items/Z56NSZPE"],"uri":["http://zotero.org/groups/2912652/items/Z56NSZPE"],"itemData":{"id":7042,"type":"article-journal","abstract":"Past research has demonstrated that nonlinear Web presentations (i.e., those that allow viewing in multiple orders) may lead to decreased free recall and learning of factual information compared to traditional, print-like linear Web designs. Recent evidence suggests, however, that nonlinear designs may facilitate learning of the interconnectedness of the presented information. This article presents experimental data from a combined sample of college students and adults (N= 172) manipulating site design and motivation designed to test for these various learning effects and to examine the potential influence of two mediating variables: selective scanning and elaboration. The central finding is that linear site designs encourage factual learning, whereas nonlinear designs increase knowledge structure density (KSD). The effects of elaboration and selective scanning, however, are mixed.","container-title":"Human Communication Research","DOI":"10.1111/j.1468-2958.2004.tb00731.x","ISSN":"0360-3989","issue":"2","journalAbbreviation":"Human Communication Research","page":"208-233","source":"Silverchair","title":"How Web Site Organization Influences Free Recall, Factual Knowledge, and Knowledge Structure Density","volume":"30","author":[{"family":"Eveland","given":"William P.","suffix":"Jr."},{"family":"Cortese","given":"Juliann"},{"family":"Park","given":"Heesun"},{"family":"Dunwoody","given":"Sharon"}],"issued":{"date-parts":[["2004",4,1]]}}},{"id":7040,"uris":["http://zotero.org/groups/2912652/items/LNME3L8N"],"uri":["http://zotero.org/groups/2912652/items/LNME3L8N"],"itemData":{"id":7040,"type":"article-journal","abstract":"We consider the impact of the Second Reform Act, and the doubling of the electorate it delivered, on the linguistic complexity of speeches made by members of parliament in Britain. Noting that the new voters were generally poorer and less educated than those who already enjoyed the suffrage, we hypothesize that cabinet ministers had strong incentives—relative to other members—to appeal to these new electors with simpler statements during parliamentary debates. We assess this claim with a data set of over half a million speeches for the period between the Great Reform Act and Great War, along with methods for measuring the comprehensibility of texts—which we validate in some detail. The theorized relationship holds: ministers become statistically significantly easier to understand (on average) relative to backbenchers, and this effect occurs almost immediately after the 1868 election. We show that this result is not an artifact of new personnel in the House of Commons.","container-title":"The Journal of Politics","DOI":"10.1086/683612","ISSN":"0022-3816","issue":"1","note":"publisher: The University of Chicago Press","page":"120-136","source":"journals.uchicago.edu (Atypon)","title":"Democratization and Linguistic Complexity: The Effect of Franchise Extension on Parliamentary Discourse, 1832–1915","title-short":"Democratization and Linguistic Complexity","volume":"78","author":[{"family":"Spirling","given":"Arthur"}],"issued":{"date-parts":[["2015",12,17]]}}},{"id":7043,"uris":["http://zotero.org/groups/2912652/items/LR4GMTFQ"],"uri":["http://zotero.org/groups/2912652/items/LR4GMTFQ"],"itemData":{"id":7043,"type":"article-journal","abstract":"Communication of political information is vital for a well-functioning democratic system, and texts are one of the main mediums of politics. Most studies dealing with political text consider how such texts communicate content, rather than the structural characteristics of texts themselves. The current study focuses on complexity as one of the focal structural characteristics of political text. Previous research showed that different types of textual complexity affect learning processes. Such prior studies are, however, limited both conceptually and empirically. This study addresses these gaps by employing a large-scale experimental design (N= 822), investigating how different dimensions of textual complexity affect factual and structural political knowledge, and whether such relationships are mediated through perceived complexity. Results indicate that different levels (high vs. low) and different dimensions of textual complexity (semantic vs. syntactic) influence reader’s perception of text, as well as their factual and structural knowledge. Only semantic complexity has an effect on one’s perceived complexity, which in turn negatively affects factual and structural knowledge. Syntactic complexity directly lowered one’s factual knowledge acquisition, while there was no direct effect of syntactic complexity on structural knowledge. The results suggest that text complexity indeed plays an important role in political information acquisition, and our findings also highlight the importance of perception in mediating the structural effects of the text.","container-title":"Political Communication","DOI":"10.1080/10584609.2019.1631919","ISSN":"1058-4609","issue":"4","note":"publisher: Routledge\n_eprint: https://doi.org/10.1080/10584609.2019.1631919","page":"609-628","source":"Taylor and Francis+NEJM","title":"“That Looks Hard!”: Effects of Objective and Perceived Textual Complexity on Factual and Structural Political Knowledge","title-short":"“That Looks Hard!”","volume":"36","author":[{"family":"Tolochko","given":"Petro"},{"family":"Song","given":"Hyunjin"},{"family":"Boomgaarden","given":"Hajo"}],"issued":{"date-parts":[["2019",10,2]]}}}],"schema":"https://github.com/citation-style-language/schema/raw/master/csl-citation.json"} </w:instrText>
      </w:r>
      <w:r>
        <w:fldChar w:fldCharType="separate"/>
      </w:r>
      <w:r w:rsidRPr="0004279C">
        <w:rPr>
          <w:rFonts w:ascii="Cambria" w:hAnsi="Cambria"/>
        </w:rPr>
        <w:t xml:space="preserve">(Bischof &amp; </w:t>
      </w:r>
      <w:proofErr w:type="spellStart"/>
      <w:r w:rsidRPr="0004279C">
        <w:rPr>
          <w:rFonts w:ascii="Cambria" w:hAnsi="Cambria"/>
        </w:rPr>
        <w:t>Senninger</w:t>
      </w:r>
      <w:proofErr w:type="spellEnd"/>
      <w:r w:rsidRPr="0004279C">
        <w:rPr>
          <w:rFonts w:ascii="Cambria" w:hAnsi="Cambria"/>
        </w:rPr>
        <w:t xml:space="preserve">, 2018; </w:t>
      </w:r>
      <w:proofErr w:type="spellStart"/>
      <w:r w:rsidRPr="0004279C">
        <w:rPr>
          <w:rFonts w:ascii="Cambria" w:hAnsi="Cambria"/>
        </w:rPr>
        <w:t>Eveland</w:t>
      </w:r>
      <w:proofErr w:type="spellEnd"/>
      <w:r w:rsidRPr="0004279C">
        <w:rPr>
          <w:rFonts w:ascii="Cambria" w:hAnsi="Cambria"/>
        </w:rPr>
        <w:t xml:space="preserve"> et al., 2004; </w:t>
      </w:r>
      <w:proofErr w:type="spellStart"/>
      <w:r w:rsidRPr="0004279C">
        <w:rPr>
          <w:rFonts w:ascii="Cambria" w:hAnsi="Cambria"/>
        </w:rPr>
        <w:t>Spirling</w:t>
      </w:r>
      <w:proofErr w:type="spellEnd"/>
      <w:r w:rsidRPr="0004279C">
        <w:rPr>
          <w:rFonts w:ascii="Cambria" w:hAnsi="Cambria"/>
        </w:rPr>
        <w:t xml:space="preserve">, 2015; </w:t>
      </w:r>
      <w:proofErr w:type="spellStart"/>
      <w:r w:rsidRPr="0004279C">
        <w:rPr>
          <w:rFonts w:ascii="Cambria" w:hAnsi="Cambria"/>
        </w:rPr>
        <w:t>Tolochko</w:t>
      </w:r>
      <w:proofErr w:type="spellEnd"/>
      <w:r w:rsidRPr="0004279C">
        <w:rPr>
          <w:rFonts w:ascii="Cambria" w:hAnsi="Cambria"/>
        </w:rPr>
        <w:t xml:space="preserve"> et al., 2019)</w:t>
      </w:r>
      <w:r>
        <w:fldChar w:fldCharType="end"/>
      </w:r>
      <w:r>
        <w:t>. Semantic complexity of a message refers to the difficulty of comprehension of the words and phrases in the message (</w:t>
      </w:r>
      <w:proofErr w:type="spellStart"/>
      <w:r>
        <w:t>eg</w:t>
      </w:r>
      <w:proofErr w:type="spellEnd"/>
      <w:r>
        <w:t>: relevant vs pertinent). Syntactic complexity, on the other hand, refers to the difficulty of the structural characteristics of texts such as long noun phrases, and clauses (</w:t>
      </w:r>
      <w:proofErr w:type="spellStart"/>
      <w:r>
        <w:t>eg</w:t>
      </w:r>
      <w:proofErr w:type="spellEnd"/>
      <w:r>
        <w:t>: the tall man stands next to the door vs the man who is tall and standing next to the door). Complex messages requires more cognitive resources to be processed and incorporated into the knowledge structure</w:t>
      </w:r>
      <w:r>
        <w:fldChar w:fldCharType="begin"/>
      </w:r>
      <w:r>
        <w:instrText xml:space="preserve"> ADDIN ZOTERO_ITEM CSL_CITATION {"citationID":"cDpI0je0","properties":{"formattedCitation":"(Lang et al., 2007)","plainCitation":"(Lang et al., 2007)","noteIndex":0},"citationItems":[{"id":7041,"uris":["http://zotero.org/groups/2912652/items/K68EXNLG"],"uri":["http://zotero.org/groups/2912652/items/K68EXNLG"],"itemData":{"id":7041,"type":"article-journal","abstract":"This paper examines whether emotional message content alters the effects of structural complexity and information density on available resources, measured by secondary task reaction times (STRTs), and message encoding, measured by audio recognition. In addition, hypotheses relating motivational activation and resource availability based on the motivational activation concepts of positivity offset (greater appetitive activation in a neutral environment) and negativity bias (faster aversive activation) influence are tested. Results replicate previous research supporting the contention that STRTs measure available resources. In addition, they show that the basic pattern of STRTs and recognition as a function of allocated and required resources is relatively consistent regardless of emotional content of the message. Emotion appears to function as a constant, increasing both resource allocation and resources required. Finally, these data provide some initial support for predicted relationships between motivational activation and resource allocation based on the constructs of positivity offset and negativity bias.","container-title":"Media Psychology","DOI":"10.1080/15213260701532880","ISSN":"1521-3269","issue":"3","note":"publisher: Routledge\n_eprint: https://doi.org/10.1080/15213260701532880","page":"317-338","source":"Taylor and Francis+NEJM","title":"Cognition and Emotion in TV Message Processing: How Valence, Arousing Content, Structural Complexity, and Information Density Affect the Availability of Cognitive Resources","title-short":"Cognition and Emotion in TV Message Processing","volume":"10","author":[{"family":"Lang","given":"Annie"},{"family":"Park","given":"Byungho"},{"family":"Sanders-Jackson","given":"Ashley N."},{"family":"Wilson","given":"Brian D."},{"family":"Wang","given":"Zheng"}],"issued":{"date-parts":[["2007",9,28]]}}}],"schema":"https://github.com/citation-style-language/schema/raw/master/csl-citation.json"} </w:instrText>
      </w:r>
      <w:r>
        <w:fldChar w:fldCharType="separate"/>
      </w:r>
      <w:r w:rsidRPr="0004279C">
        <w:rPr>
          <w:rFonts w:ascii="Cambria" w:hAnsi="Cambria"/>
        </w:rPr>
        <w:t>(Lang et al., 2007)</w:t>
      </w:r>
      <w:r>
        <w:fldChar w:fldCharType="end"/>
      </w:r>
      <w:r w:rsidRPr="0004279C">
        <w:t>, thus reducing th</w:t>
      </w:r>
      <w:r>
        <w:t>e knowledge acquisition and engagement with the political message. We measure semantic complexity of tweets as the average commonality of the words in the tweets by using Google books word commonality and comparing them to the most common word in English, article “the”. For syntactic complexity, we make use of Flesch ease-of-read score</w:t>
      </w:r>
      <w:r>
        <w:fldChar w:fldCharType="begin"/>
      </w:r>
      <w:r>
        <w:instrText xml:space="preserve"> ADDIN ZOTERO_ITEM CSL_CITATION {"citationID":"XW76p6PL","properties":{"formattedCitation":"(Flesch, 1948)","plainCitation":"(Flesch, 1948)","noteIndex":0},"citationItems":[{"id":7038,"uris":["http://zotero.org/groups/2912652/items/3PW2B6CH"],"uri":["http://zotero.org/groups/2912652/items/3PW2B6CH"],"itemData":{"id":7038,"type":"article-journal","container-title":"Journal of Applied Psychology","DOI":"10.1037/h0057532","ISSN":"1939-1854","issue":"3","note":"publisher: US: American Psychological Association","page":"221","source":"psycnet.apa.org","title":"A new readability yardstick.","volume":"32","author":[{"family":"Flesch","given":"Rudolph"}],"issued":{"date-parts":[["1948"]]}}}],"schema":"https://github.com/citation-style-language/schema/raw/master/csl-citation.json"} </w:instrText>
      </w:r>
      <w:r>
        <w:fldChar w:fldCharType="separate"/>
      </w:r>
      <w:r w:rsidRPr="00B73374">
        <w:rPr>
          <w:rFonts w:ascii="Cambria" w:hAnsi="Cambria"/>
        </w:rPr>
        <w:t>(Flesch, 1948)</w:t>
      </w:r>
      <w:r>
        <w:fldChar w:fldCharType="end"/>
      </w:r>
      <w:r>
        <w:t xml:space="preserve"> for each tweet. We create two more syntactic complexity indicators focusing on the meta-linguistic features in Twitter communication; number of hashtags and emojis normalized by number of words in a tweet. Such meta-linguistic features encode large amount of information in a few tokens, thus aid message comprehension </w:t>
      </w:r>
      <w:r>
        <w:fldChar w:fldCharType="begin"/>
      </w:r>
      <w:r>
        <w:instrText xml:space="preserve"> ADDIN ZOTERO_ITEM CSL_CITATION {"citationID":"NvwMOp82","properties":{"formattedCitation":"(Tang &amp; Hew, 2018)","plainCitation":"(Tang &amp; Hew, 2018)","noteIndex":0},"citationItems":[{"id":7037,"uris":["http://zotero.org/groups/2912652/items/RSK838UU"],"uri":["http://zotero.org/groups/2912652/items/RSK838UU"],"itemData":{"id":7037,"type":"paper-conference","abstract":"Using emoticons, emoji, and stickers can supplement the lack of human nonverbal cues in computer-mediated environment. Although the use of emoticons, emoji, and stickers has become a common practice, we lack a comprehensive understanding of its communicative function, its impact on online user interactions, the characteristics of user behavior, and user motives. This study is by far the first review to systematically categorize and conclude the studies on using emoticons, emoji, and stickers in computer-mediated communications. We searched related literature in 11 databases and reviewed 50 empirical studies. We then summarized the characteristics of previous studies and the major topics and findings in an inductive approach. The results show that proper use of emoticons, emoji, and stickers, especially positive emoticons, is conducive to both relationship formation and cognitive understanding. They not only help participants express emotions and manage interrelations but also function as words to aid message comprehension.","collection-title":"Educational Communications and Technology Yearbook","container-title":"New Media for Educational Change","DOI":"10.1007/978-981-10-8896-4_16","event-place":"Singapore","ISBN":"978-981-10-8896-4","language":"en","page":"191-201","publisher":"Springer","publisher-place":"Singapore","source":"Springer Link","title":"Emoticon, Emoji, and Sticker Use in Computer-Mediated Communications: Understanding Its Communicative Function, Impact, User Behavior, and Motive","title-short":"Emoticon, Emoji, and Sticker Use in Computer-Mediated Communications","author":[{"family":"Tang","given":"Ying"},{"family":"Hew","given":"Khe Foon"}],"editor":[{"family":"Deng","given":"Liping"},{"family":"Ma","given":"Will W. K."},{"family":"Fong","given":"Cheuk Wai Rose"}],"issued":{"date-parts":[["2018"]]}}}],"schema":"https://github.com/citation-style-language/schema/raw/master/csl-citation.json"} </w:instrText>
      </w:r>
      <w:r>
        <w:fldChar w:fldCharType="separate"/>
      </w:r>
      <w:r w:rsidRPr="006A4A71">
        <w:rPr>
          <w:rFonts w:ascii="Cambria" w:hAnsi="Cambria"/>
        </w:rPr>
        <w:t>(Tang &amp; Hew, 2018)</w:t>
      </w:r>
      <w:r>
        <w:fldChar w:fldCharType="end"/>
      </w:r>
      <w:r>
        <w:t>.</w:t>
      </w:r>
    </w:p>
    <w:p w14:paraId="00D98193" w14:textId="77777777" w:rsidR="00B07309" w:rsidRDefault="00B07309" w:rsidP="00B07309">
      <w:pPr>
        <w:pStyle w:val="CommentText"/>
      </w:pPr>
    </w:p>
  </w:comment>
  <w:comment w:id="3" w:author="Christian Rauh" w:date="2021-06-03T13:07:00Z" w:initials="CR">
    <w:p w14:paraId="247EB8AF" w14:textId="77777777" w:rsidR="00B07309" w:rsidRDefault="00B07309" w:rsidP="00B07309">
      <w:pPr>
        <w:pStyle w:val="CommentText"/>
      </w:pPr>
      <w:r>
        <w:rPr>
          <w:rStyle w:val="CommentReference"/>
        </w:rPr>
        <w:annotationRef/>
      </w:r>
      <w:r>
        <w:t xml:space="preserve">Normalization by follower counts can either be discussed </w:t>
      </w:r>
      <w:proofErr w:type="spellStart"/>
      <w:r>
        <w:t>hre</w:t>
      </w:r>
      <w:proofErr w:type="spellEnd"/>
      <w:r>
        <w:t xml:space="preserve"> or in the analysis below …</w:t>
      </w:r>
    </w:p>
  </w:comment>
  <w:comment w:id="4" w:author="Sina Furkan Özdemir" w:date="2021-06-09T09:56:00Z" w:initials="SFÖ">
    <w:p w14:paraId="2C7FE280" w14:textId="77777777" w:rsidR="00B07309" w:rsidRDefault="00B07309" w:rsidP="00B07309">
      <w:pPr>
        <w:pStyle w:val="CommentText"/>
      </w:pPr>
      <w:r>
        <w:rPr>
          <w:rStyle w:val="CommentReference"/>
        </w:rPr>
        <w:annotationRef/>
      </w:r>
      <w:r>
        <w:rPr>
          <w:lang w:val="tr-TR"/>
        </w:rPr>
        <w:t>Here seems like the better options since we are already talking about indicators and normalization is part of the indicator.</w:t>
      </w:r>
    </w:p>
  </w:comment>
  <w:comment w:id="5" w:author="Christian Rauh" w:date="2021-06-03T13:08:00Z" w:initials="CR">
    <w:p w14:paraId="41210292" w14:textId="77777777" w:rsidR="00B07309" w:rsidRDefault="00B07309" w:rsidP="00B07309">
      <w:pPr>
        <w:pStyle w:val="CommentText"/>
      </w:pPr>
      <w:r>
        <w:rPr>
          <w:rStyle w:val="CommentReference"/>
        </w:rPr>
        <w:annotationRef/>
      </w:r>
      <w:r>
        <w:t>I would use these text bits in the discussion of the results below:</w:t>
      </w:r>
    </w:p>
    <w:p w14:paraId="2A6C6C1D" w14:textId="77777777" w:rsidR="00B07309" w:rsidRDefault="00B07309" w:rsidP="00B07309">
      <w:pPr>
        <w:pStyle w:val="CommentText"/>
      </w:pPr>
    </w:p>
    <w:p w14:paraId="1C7C5C8B" w14:textId="77777777" w:rsidR="00B07309" w:rsidRDefault="00B07309" w:rsidP="00B07309">
      <w:pPr>
        <w:pStyle w:val="BodyText"/>
        <w:jc w:val="both"/>
      </w:pPr>
      <w:r>
        <w:t>We gauge the interactivity of the Twitter communication by exploiting quote, retweet and reply meta-data provided by the Twitter API. We measure the one-way interactivity by percentage share of quoted and retweeted tweets per account</w:t>
      </w:r>
      <w:r>
        <w:rPr>
          <w:rStyle w:val="CommentReference"/>
        </w:rPr>
        <w:annotationRef/>
      </w:r>
      <w:r>
        <w:t>. Quoting refer to the activity of sharing others’ tweets with a comment while retweeting is simply sharing others’ tweet. These one-way interactivity between accounts enable public messages travel further thus find a broader audience. We measure the two-way interactivity with percentage share of replies by an account. Unlike mentions, replies are tweets targeting other tweets addressed to the account. These interactions enable a dialog between account owner and the audience.</w:t>
      </w:r>
    </w:p>
    <w:p w14:paraId="69F70953" w14:textId="77777777" w:rsidR="00B07309" w:rsidRDefault="00B07309" w:rsidP="00B07309">
      <w:pPr>
        <w:pStyle w:val="CommentText"/>
      </w:pPr>
    </w:p>
  </w:comment>
  <w:comment w:id="6" w:author="Sina Furkan Özdemir" w:date="2021-06-09T09:57:00Z" w:initials="SFÖ">
    <w:p w14:paraId="452DA445" w14:textId="77777777" w:rsidR="00B07309" w:rsidRDefault="00B07309" w:rsidP="00B07309">
      <w:pPr>
        <w:pStyle w:val="CommentText"/>
      </w:pPr>
      <w:r>
        <w:rPr>
          <w:rStyle w:val="CommentReference"/>
        </w:rPr>
        <w:annotationRef/>
      </w:r>
      <w:r>
        <w:rPr>
          <w:lang w:val="tr-TR"/>
        </w:rPr>
        <w:t xml:space="preserve">Well, these would certainly come up when we discuss the resul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D5F7F1" w15:done="0"/>
  <w15:commentEx w15:paraId="1351C096" w15:done="1"/>
  <w15:commentEx w15:paraId="00D98193" w15:done="0"/>
  <w15:commentEx w15:paraId="247EB8AF" w15:done="0"/>
  <w15:commentEx w15:paraId="2C7FE280" w15:paraIdParent="247EB8AF" w15:done="0"/>
  <w15:commentEx w15:paraId="69F70953" w15:done="1"/>
  <w15:commentEx w15:paraId="452DA445" w15:paraIdParent="69F70953"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C4AA1" w16cex:dateUtc="2021-09-15T08:34:00Z"/>
  <w16cex:commentExtensible w16cex:durableId="24EC39F3" w16cex:dateUtc="2021-06-03T09:12:00Z"/>
  <w16cex:commentExtensible w16cex:durableId="24EC39F2" w16cex:dateUtc="2021-06-03T09:36:00Z"/>
  <w16cex:commentExtensible w16cex:durableId="24EC39EC" w16cex:dateUtc="2021-06-03T11:07:00Z"/>
  <w16cex:commentExtensible w16cex:durableId="24EC39EB" w16cex:dateUtc="2021-06-09T07:56:00Z"/>
  <w16cex:commentExtensible w16cex:durableId="24EC39EA" w16cex:dateUtc="2021-06-03T11:08:00Z"/>
  <w16cex:commentExtensible w16cex:durableId="24EC39E9" w16cex:dateUtc="2021-06-09T07: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D5F7F1" w16cid:durableId="24EC4AA1"/>
  <w16cid:commentId w16cid:paraId="1351C096" w16cid:durableId="24EC39F3"/>
  <w16cid:commentId w16cid:paraId="00D98193" w16cid:durableId="24EC39F2"/>
  <w16cid:commentId w16cid:paraId="247EB8AF" w16cid:durableId="24EC39EC"/>
  <w16cid:commentId w16cid:paraId="2C7FE280" w16cid:durableId="24EC39EB"/>
  <w16cid:commentId w16cid:paraId="69F70953" w16cid:durableId="24EC39EA"/>
  <w16cid:commentId w16cid:paraId="452DA445" w16cid:durableId="24EC39E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A3AC0F" w14:textId="77777777" w:rsidR="00BD47CC" w:rsidRDefault="00BD47CC" w:rsidP="00900C53">
      <w:pPr>
        <w:spacing w:after="0" w:line="240" w:lineRule="auto"/>
      </w:pPr>
      <w:r>
        <w:separator/>
      </w:r>
    </w:p>
  </w:endnote>
  <w:endnote w:type="continuationSeparator" w:id="0">
    <w:p w14:paraId="25D63D66" w14:textId="77777777" w:rsidR="00BD47CC" w:rsidRDefault="00BD47CC" w:rsidP="00900C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DC495B" w14:textId="77777777" w:rsidR="00BD47CC" w:rsidRDefault="00BD47CC" w:rsidP="00900C53">
      <w:pPr>
        <w:spacing w:after="0" w:line="240" w:lineRule="auto"/>
      </w:pPr>
      <w:r>
        <w:separator/>
      </w:r>
    </w:p>
  </w:footnote>
  <w:footnote w:type="continuationSeparator" w:id="0">
    <w:p w14:paraId="563FA937" w14:textId="77777777" w:rsidR="00BD47CC" w:rsidRDefault="00BD47CC" w:rsidP="00900C53">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na Furkan Özdemir">
    <w15:presenceInfo w15:providerId="AD" w15:userId="S::sinaoz@ntnu.no::eebcc2fc-5879-41a0-9396-a479935adea3"/>
  </w15:person>
  <w15:person w15:author="Christian Rauh">
    <w15:presenceInfo w15:providerId="Windows Live" w15:userId="0a32799be43b6b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5FD3"/>
    <w:rsid w:val="00044CDF"/>
    <w:rsid w:val="00064613"/>
    <w:rsid w:val="000767AD"/>
    <w:rsid w:val="00095C88"/>
    <w:rsid w:val="00097725"/>
    <w:rsid w:val="000B51C3"/>
    <w:rsid w:val="000E7F85"/>
    <w:rsid w:val="00104FDB"/>
    <w:rsid w:val="001112B4"/>
    <w:rsid w:val="00144C09"/>
    <w:rsid w:val="001A075B"/>
    <w:rsid w:val="001E2596"/>
    <w:rsid w:val="002214C2"/>
    <w:rsid w:val="0022164A"/>
    <w:rsid w:val="00244EFC"/>
    <w:rsid w:val="00256D4C"/>
    <w:rsid w:val="00280E77"/>
    <w:rsid w:val="00294155"/>
    <w:rsid w:val="002B4E3E"/>
    <w:rsid w:val="002D7993"/>
    <w:rsid w:val="00320A55"/>
    <w:rsid w:val="00326D8F"/>
    <w:rsid w:val="003342E5"/>
    <w:rsid w:val="00340282"/>
    <w:rsid w:val="00350511"/>
    <w:rsid w:val="00365D16"/>
    <w:rsid w:val="00376EE6"/>
    <w:rsid w:val="003D59CD"/>
    <w:rsid w:val="003E370A"/>
    <w:rsid w:val="003F094A"/>
    <w:rsid w:val="0041178D"/>
    <w:rsid w:val="0041550E"/>
    <w:rsid w:val="0042225E"/>
    <w:rsid w:val="004304B1"/>
    <w:rsid w:val="00465F51"/>
    <w:rsid w:val="004A1F89"/>
    <w:rsid w:val="004B6A3D"/>
    <w:rsid w:val="004C084D"/>
    <w:rsid w:val="004F1EB9"/>
    <w:rsid w:val="004F452B"/>
    <w:rsid w:val="004F5C56"/>
    <w:rsid w:val="00513D3B"/>
    <w:rsid w:val="00522262"/>
    <w:rsid w:val="00523F65"/>
    <w:rsid w:val="00535FD3"/>
    <w:rsid w:val="005462E0"/>
    <w:rsid w:val="00554EC5"/>
    <w:rsid w:val="00572A6C"/>
    <w:rsid w:val="005753D4"/>
    <w:rsid w:val="006541A5"/>
    <w:rsid w:val="006629F7"/>
    <w:rsid w:val="0068199D"/>
    <w:rsid w:val="0069402C"/>
    <w:rsid w:val="006A3EA1"/>
    <w:rsid w:val="006C7F5A"/>
    <w:rsid w:val="00700442"/>
    <w:rsid w:val="007115B5"/>
    <w:rsid w:val="00724D42"/>
    <w:rsid w:val="00762CAB"/>
    <w:rsid w:val="00775081"/>
    <w:rsid w:val="008316A9"/>
    <w:rsid w:val="00832A33"/>
    <w:rsid w:val="00874320"/>
    <w:rsid w:val="00900C53"/>
    <w:rsid w:val="00922E0A"/>
    <w:rsid w:val="009571D3"/>
    <w:rsid w:val="00973506"/>
    <w:rsid w:val="009902FF"/>
    <w:rsid w:val="009C2A92"/>
    <w:rsid w:val="009D13AD"/>
    <w:rsid w:val="009F6DDE"/>
    <w:rsid w:val="00A27A41"/>
    <w:rsid w:val="00A55EA3"/>
    <w:rsid w:val="00A61CE1"/>
    <w:rsid w:val="00A80D28"/>
    <w:rsid w:val="00A80E7F"/>
    <w:rsid w:val="00AA332F"/>
    <w:rsid w:val="00AB2CD6"/>
    <w:rsid w:val="00B07309"/>
    <w:rsid w:val="00B2467A"/>
    <w:rsid w:val="00B733AF"/>
    <w:rsid w:val="00B7492A"/>
    <w:rsid w:val="00B90A96"/>
    <w:rsid w:val="00BB54B8"/>
    <w:rsid w:val="00BD2883"/>
    <w:rsid w:val="00BD47CC"/>
    <w:rsid w:val="00BD5E14"/>
    <w:rsid w:val="00C0418F"/>
    <w:rsid w:val="00C15745"/>
    <w:rsid w:val="00C35885"/>
    <w:rsid w:val="00C3752F"/>
    <w:rsid w:val="00C4465B"/>
    <w:rsid w:val="00C505CF"/>
    <w:rsid w:val="00C6753C"/>
    <w:rsid w:val="00C8613D"/>
    <w:rsid w:val="00CC43E9"/>
    <w:rsid w:val="00CD1768"/>
    <w:rsid w:val="00D111F2"/>
    <w:rsid w:val="00D60BD5"/>
    <w:rsid w:val="00D95C99"/>
    <w:rsid w:val="00DA7269"/>
    <w:rsid w:val="00DD05F2"/>
    <w:rsid w:val="00DF113D"/>
    <w:rsid w:val="00E05BF4"/>
    <w:rsid w:val="00E9444E"/>
    <w:rsid w:val="00EB437E"/>
    <w:rsid w:val="00EE1FCD"/>
    <w:rsid w:val="00EF388B"/>
    <w:rsid w:val="00EF4B23"/>
    <w:rsid w:val="00F04352"/>
    <w:rsid w:val="00F45814"/>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250E3C8"/>
  <w15:chartTrackingRefBased/>
  <w15:docId w15:val="{D464F163-2791-4C67-B150-A3D6C085C7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35FD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900C5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35FD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35FD3"/>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535FD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900C53"/>
    <w:rPr>
      <w:rFonts w:asciiTheme="majorHAnsi" w:eastAsiaTheme="majorEastAsia" w:hAnsiTheme="majorHAnsi" w:cstheme="majorBidi"/>
      <w:color w:val="2F5496" w:themeColor="accent1" w:themeShade="BF"/>
      <w:sz w:val="26"/>
      <w:szCs w:val="26"/>
    </w:rPr>
  </w:style>
  <w:style w:type="paragraph" w:styleId="BodyText">
    <w:name w:val="Body Text"/>
    <w:basedOn w:val="Normal"/>
    <w:link w:val="BodyTextChar"/>
    <w:qFormat/>
    <w:rsid w:val="00900C53"/>
    <w:pPr>
      <w:spacing w:before="180" w:after="180" w:line="240" w:lineRule="auto"/>
    </w:pPr>
    <w:rPr>
      <w:sz w:val="24"/>
      <w:szCs w:val="24"/>
      <w:lang w:val="en-US"/>
    </w:rPr>
  </w:style>
  <w:style w:type="character" w:customStyle="1" w:styleId="BodyTextChar">
    <w:name w:val="Body Text Char"/>
    <w:basedOn w:val="DefaultParagraphFont"/>
    <w:link w:val="BodyText"/>
    <w:rsid w:val="00900C53"/>
    <w:rPr>
      <w:sz w:val="24"/>
      <w:szCs w:val="24"/>
      <w:lang w:val="en-US"/>
    </w:rPr>
  </w:style>
  <w:style w:type="paragraph" w:customStyle="1" w:styleId="FirstParagraph">
    <w:name w:val="First Paragraph"/>
    <w:basedOn w:val="BodyText"/>
    <w:next w:val="BodyText"/>
    <w:qFormat/>
    <w:rsid w:val="00900C53"/>
  </w:style>
  <w:style w:type="character" w:styleId="CommentReference">
    <w:name w:val="annotation reference"/>
    <w:basedOn w:val="DefaultParagraphFont"/>
    <w:semiHidden/>
    <w:unhideWhenUsed/>
    <w:rsid w:val="00900C53"/>
    <w:rPr>
      <w:sz w:val="16"/>
      <w:szCs w:val="16"/>
    </w:rPr>
  </w:style>
  <w:style w:type="paragraph" w:styleId="CommentText">
    <w:name w:val="annotation text"/>
    <w:basedOn w:val="Normal"/>
    <w:link w:val="CommentTextChar"/>
    <w:unhideWhenUsed/>
    <w:rsid w:val="00900C53"/>
    <w:pPr>
      <w:spacing w:after="200" w:line="240" w:lineRule="auto"/>
    </w:pPr>
    <w:rPr>
      <w:sz w:val="20"/>
      <w:szCs w:val="20"/>
      <w:lang w:val="en-US"/>
    </w:rPr>
  </w:style>
  <w:style w:type="character" w:customStyle="1" w:styleId="CommentTextChar">
    <w:name w:val="Comment Text Char"/>
    <w:basedOn w:val="DefaultParagraphFont"/>
    <w:link w:val="CommentText"/>
    <w:rsid w:val="00900C53"/>
    <w:rPr>
      <w:sz w:val="20"/>
      <w:szCs w:val="20"/>
      <w:lang w:val="en-US"/>
    </w:rPr>
  </w:style>
  <w:style w:type="character" w:customStyle="1" w:styleId="css-901oao">
    <w:name w:val="css-901oao"/>
    <w:basedOn w:val="DefaultParagraphFont"/>
    <w:rsid w:val="00900C53"/>
  </w:style>
  <w:style w:type="paragraph" w:styleId="FootnoteText">
    <w:name w:val="footnote text"/>
    <w:basedOn w:val="Normal"/>
    <w:link w:val="FootnoteTextChar"/>
    <w:uiPriority w:val="99"/>
    <w:semiHidden/>
    <w:unhideWhenUsed/>
    <w:rsid w:val="004F5C5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F5C56"/>
    <w:rPr>
      <w:sz w:val="20"/>
      <w:szCs w:val="20"/>
    </w:rPr>
  </w:style>
  <w:style w:type="character" w:styleId="FootnoteReference">
    <w:name w:val="footnote reference"/>
    <w:unhideWhenUsed/>
    <w:rsid w:val="004F5C56"/>
    <w:rPr>
      <w:vertAlign w:val="superscript"/>
    </w:rPr>
  </w:style>
  <w:style w:type="paragraph" w:styleId="CommentSubject">
    <w:name w:val="annotation subject"/>
    <w:basedOn w:val="CommentText"/>
    <w:next w:val="CommentText"/>
    <w:link w:val="CommentSubjectChar"/>
    <w:uiPriority w:val="99"/>
    <w:semiHidden/>
    <w:unhideWhenUsed/>
    <w:rsid w:val="00256D4C"/>
    <w:pPr>
      <w:spacing w:after="160"/>
    </w:pPr>
    <w:rPr>
      <w:b/>
      <w:bCs/>
      <w:lang w:val="nb-NO"/>
    </w:rPr>
  </w:style>
  <w:style w:type="character" w:customStyle="1" w:styleId="CommentSubjectChar">
    <w:name w:val="Comment Subject Char"/>
    <w:basedOn w:val="CommentTextChar"/>
    <w:link w:val="CommentSubject"/>
    <w:uiPriority w:val="99"/>
    <w:semiHidden/>
    <w:rsid w:val="00256D4C"/>
    <w:rPr>
      <w:b/>
      <w:bCs/>
      <w:sz w:val="20"/>
      <w:szCs w:val="20"/>
      <w:lang w:val="en-US"/>
    </w:rPr>
  </w:style>
  <w:style w:type="paragraph" w:customStyle="1" w:styleId="Compact">
    <w:name w:val="Compact"/>
    <w:basedOn w:val="BodyText"/>
    <w:qFormat/>
    <w:rsid w:val="00775081"/>
    <w:pPr>
      <w:spacing w:before="36" w:after="36"/>
    </w:pPr>
  </w:style>
  <w:style w:type="table" w:customStyle="1" w:styleId="Table">
    <w:name w:val="Table"/>
    <w:semiHidden/>
    <w:qFormat/>
    <w:rsid w:val="00775081"/>
    <w:pPr>
      <w:spacing w:after="200" w:line="240" w:lineRule="auto"/>
    </w:pPr>
    <w:rPr>
      <w:sz w:val="24"/>
      <w:szCs w:val="24"/>
      <w:lang w:val="en-US" w:eastAsia="nb-NO"/>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styleId="Caption">
    <w:name w:val="caption"/>
    <w:basedOn w:val="Normal"/>
    <w:next w:val="Normal"/>
    <w:uiPriority w:val="35"/>
    <w:unhideWhenUsed/>
    <w:qFormat/>
    <w:rsid w:val="00775081"/>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0387349">
      <w:bodyDiv w:val="1"/>
      <w:marLeft w:val="0"/>
      <w:marRight w:val="0"/>
      <w:marTop w:val="0"/>
      <w:marBottom w:val="0"/>
      <w:divBdr>
        <w:top w:val="none" w:sz="0" w:space="0" w:color="auto"/>
        <w:left w:val="none" w:sz="0" w:space="0" w:color="auto"/>
        <w:bottom w:val="none" w:sz="0" w:space="0" w:color="auto"/>
        <w:right w:val="none" w:sz="0" w:space="0" w:color="auto"/>
      </w:divBdr>
    </w:div>
    <w:div w:id="683477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7727</Words>
  <Characters>40958</Characters>
  <Application>Microsoft Office Word</Application>
  <DocSecurity>0</DocSecurity>
  <Lines>341</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a Furkan Özdemir</dc:creator>
  <cp:keywords/>
  <dc:description/>
  <cp:lastModifiedBy>Sina Furkan Özdemir</cp:lastModifiedBy>
  <cp:revision>106</cp:revision>
  <dcterms:created xsi:type="dcterms:W3CDTF">2021-09-14T12:38:00Z</dcterms:created>
  <dcterms:modified xsi:type="dcterms:W3CDTF">2021-09-20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z4CK84fh"/&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